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90DDC" w14:textId="6B8E67DF" w:rsidR="00256341" w:rsidRPr="00E22A11" w:rsidRDefault="00256341" w:rsidP="00E22A11">
      <w:pPr>
        <w:tabs>
          <w:tab w:val="left" w:pos="0"/>
        </w:tabs>
        <w:bidi w:val="0"/>
        <w:spacing w:after="0" w:line="240" w:lineRule="auto"/>
        <w:jc w:val="center"/>
        <w:rPr>
          <w:rFonts w:asciiTheme="majorBidi" w:hAnsiTheme="majorBidi" w:cstheme="majorBidi"/>
          <w:sz w:val="20"/>
          <w:szCs w:val="20"/>
        </w:rPr>
      </w:pPr>
      <w:bookmarkStart w:id="0" w:name="_Hlk144752389"/>
      <w:bookmarkEnd w:id="0"/>
      <w:r w:rsidRPr="00F43A22">
        <w:rPr>
          <w:rFonts w:asciiTheme="majorBidi" w:hAnsiTheme="majorBidi" w:cstheme="majorBidi"/>
          <w:sz w:val="20"/>
          <w:szCs w:val="20"/>
        </w:rPr>
        <w:t>ISSN: 2538-5887; Pathobiology Research.</w:t>
      </w:r>
      <w:r w:rsidR="0022154A" w:rsidRPr="0022154A">
        <w:t xml:space="preserve"> </w:t>
      </w:r>
      <w:r w:rsidR="0022154A" w:rsidRPr="0022154A">
        <w:rPr>
          <w:rFonts w:asciiTheme="majorBidi" w:hAnsiTheme="majorBidi" w:cstheme="majorBidi"/>
          <w:sz w:val="20"/>
          <w:szCs w:val="20"/>
        </w:rPr>
        <w:t>202</w:t>
      </w:r>
      <w:r w:rsidR="000F2084">
        <w:rPr>
          <w:rFonts w:asciiTheme="majorBidi" w:hAnsiTheme="majorBidi" w:cstheme="majorBidi"/>
          <w:sz w:val="20"/>
          <w:szCs w:val="20"/>
        </w:rPr>
        <w:t>2</w:t>
      </w:r>
      <w:r w:rsidR="0022154A" w:rsidRPr="0022154A">
        <w:rPr>
          <w:rFonts w:asciiTheme="majorBidi" w:hAnsiTheme="majorBidi" w:cstheme="majorBidi"/>
          <w:sz w:val="20"/>
          <w:szCs w:val="20"/>
        </w:rPr>
        <w:t>;2</w:t>
      </w:r>
      <w:r w:rsidR="000F2084">
        <w:rPr>
          <w:rFonts w:asciiTheme="majorBidi" w:hAnsiTheme="majorBidi" w:cstheme="majorBidi"/>
          <w:sz w:val="20"/>
          <w:szCs w:val="20"/>
        </w:rPr>
        <w:t>5</w:t>
      </w:r>
      <w:r w:rsidR="0022154A" w:rsidRPr="0022154A">
        <w:rPr>
          <w:rFonts w:asciiTheme="majorBidi" w:hAnsiTheme="majorBidi" w:cstheme="majorBidi"/>
          <w:sz w:val="20"/>
          <w:szCs w:val="20"/>
        </w:rPr>
        <w:t>(</w:t>
      </w:r>
      <w:r w:rsidR="007705C8">
        <w:rPr>
          <w:rFonts w:asciiTheme="majorBidi" w:hAnsiTheme="majorBidi" w:cstheme="majorBidi"/>
          <w:sz w:val="20"/>
          <w:szCs w:val="20"/>
        </w:rPr>
        <w:t>4</w:t>
      </w:r>
      <w:r w:rsidR="0022154A" w:rsidRPr="0022154A">
        <w:rPr>
          <w:rFonts w:asciiTheme="majorBidi" w:hAnsiTheme="majorBidi" w:cstheme="majorBidi"/>
          <w:sz w:val="20"/>
          <w:szCs w:val="20"/>
        </w:rPr>
        <w:t>):</w:t>
      </w:r>
      <w:r w:rsidR="00A64F98">
        <w:rPr>
          <w:rFonts w:asciiTheme="majorBidi" w:hAnsiTheme="majorBidi" w:cstheme="majorBidi"/>
          <w:sz w:val="20"/>
          <w:szCs w:val="20"/>
        </w:rPr>
        <w:t xml:space="preserve"> </w:t>
      </w:r>
      <w:r w:rsidR="00B8469C">
        <w:rPr>
          <w:rFonts w:asciiTheme="majorBidi" w:hAnsiTheme="majorBidi" w:cstheme="majorBidi"/>
          <w:sz w:val="20"/>
          <w:szCs w:val="20"/>
        </w:rPr>
        <w:t>13-22</w:t>
      </w:r>
    </w:p>
    <w:p w14:paraId="4C75E739" w14:textId="320C4082" w:rsidR="00BA3ACF" w:rsidRPr="003B640A" w:rsidRDefault="00E22A11" w:rsidP="00E22A11">
      <w:pPr>
        <w:pStyle w:val="Title-main"/>
        <w:spacing w:before="240"/>
        <w:rPr>
          <w:spacing w:val="-6"/>
          <w:sz w:val="48"/>
          <w:szCs w:val="48"/>
        </w:rPr>
      </w:pPr>
      <w:r w:rsidRPr="00F43A22">
        <w:rPr>
          <w:noProof/>
          <w:lang w:bidi="ar-SA"/>
        </w:rPr>
        <mc:AlternateContent>
          <mc:Choice Requires="wps">
            <w:drawing>
              <wp:anchor distT="0" distB="0" distL="114300" distR="114300" simplePos="0" relativeHeight="251630592" behindDoc="0" locked="0" layoutInCell="1" allowOverlap="1" wp14:anchorId="355B1048" wp14:editId="43BECD92">
                <wp:simplePos x="0" y="0"/>
                <wp:positionH relativeFrom="column">
                  <wp:posOffset>1231900</wp:posOffset>
                </wp:positionH>
                <wp:positionV relativeFrom="paragraph">
                  <wp:posOffset>56676</wp:posOffset>
                </wp:positionV>
                <wp:extent cx="5210175"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10175" cy="0"/>
                        </a:xfrm>
                        <a:prstGeom prst="line">
                          <a:avLst/>
                        </a:prstGeom>
                        <a:noFill/>
                        <a:ln w="63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465AA95" id="Straight Connector 2" o:spid="_x0000_s1026" style="position:absolute;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pt,4.45pt" to="507.25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" strokecolor="#a5a5a5" strokeweight=".5pt">
                <v:stroke joinstyle="miter"/>
                <o:lock v:ext="edit" shapetype="f"/>
              </v:line>
            </w:pict>
          </mc:Fallback>
        </mc:AlternateContent>
      </w:r>
      <w:r w:rsidR="00DE2DEE" w:rsidRPr="000A1239">
        <w:rPr>
          <w:noProof/>
          <w:w w:val="90"/>
          <w:lang w:bidi="ar-SA"/>
        </w:rPr>
        <w:drawing>
          <wp:anchor distT="0" distB="91440" distL="114300" distR="114300" simplePos="0" relativeHeight="251646976" behindDoc="0" locked="0" layoutInCell="1" allowOverlap="1" wp14:anchorId="20954B6A" wp14:editId="67F3B479">
            <wp:simplePos x="0" y="0"/>
            <wp:positionH relativeFrom="margin">
              <wp:posOffset>90170</wp:posOffset>
            </wp:positionH>
            <wp:positionV relativeFrom="page">
              <wp:posOffset>1148876</wp:posOffset>
            </wp:positionV>
            <wp:extent cx="790575" cy="532130"/>
            <wp:effectExtent l="0" t="0" r="0" b="127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BR Journal 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0575" cy="532130"/>
                    </a:xfrm>
                    <a:prstGeom prst="rect">
                      <a:avLst/>
                    </a:prstGeom>
                  </pic:spPr>
                </pic:pic>
              </a:graphicData>
            </a:graphic>
            <wp14:sizeRelH relativeFrom="page">
              <wp14:pctWidth>0</wp14:pctWidth>
            </wp14:sizeRelH>
            <wp14:sizeRelV relativeFrom="page">
              <wp14:pctHeight>0</wp14:pctHeight>
            </wp14:sizeRelV>
          </wp:anchor>
        </w:drawing>
      </w:r>
      <w:r w:rsidR="002C50B4" w:rsidRPr="002C50B4">
        <w:t xml:space="preserve"> </w:t>
      </w:r>
      <w:r w:rsidR="002C50B4" w:rsidRPr="003B640A">
        <w:rPr>
          <w:noProof/>
          <w:lang w:bidi="ar-SA"/>
        </w:rPr>
        <w:t>Stereotaxic Implantation of Stimulating Electrodes in The Olfactory Epithelium</w:t>
      </w:r>
    </w:p>
    <w:tbl>
      <w:tblPr>
        <w:tblStyle w:val="TableGrid1"/>
        <w:tblW w:w="10402" w:type="dxa"/>
        <w:tblInd w:w="-147" w:type="dxa"/>
        <w:tblLook w:val="04A0" w:firstRow="1" w:lastRow="0" w:firstColumn="1" w:lastColumn="0" w:noHBand="0" w:noVBand="1"/>
      </w:tblPr>
      <w:tblGrid>
        <w:gridCol w:w="3422"/>
        <w:gridCol w:w="6980"/>
      </w:tblGrid>
      <w:tr w:rsidR="00F43A22" w:rsidRPr="00F43A22" w14:paraId="384650EB" w14:textId="77777777" w:rsidTr="00A27F25">
        <w:trPr>
          <w:trHeight w:val="494"/>
        </w:trPr>
        <w:tc>
          <w:tcPr>
            <w:tcW w:w="3422" w:type="dxa"/>
            <w:vMerge w:val="restart"/>
            <w:tcBorders>
              <w:left w:val="nil"/>
              <w:right w:val="nil"/>
            </w:tcBorders>
            <w:shd w:val="clear" w:color="auto" w:fill="auto"/>
          </w:tcPr>
          <w:p w14:paraId="666555C6" w14:textId="77777777" w:rsidR="00F30D99" w:rsidRPr="00F43A22" w:rsidRDefault="00F30D99" w:rsidP="00EE4C0F">
            <w:pPr>
              <w:bidi w:val="0"/>
              <w:spacing w:before="120" w:after="120"/>
              <w:jc w:val="both"/>
              <w:rPr>
                <w:rFonts w:asciiTheme="majorBidi" w:hAnsiTheme="majorBidi" w:cstheme="majorBidi"/>
                <w:b/>
                <w:bCs/>
                <w:rtl/>
              </w:rPr>
            </w:pPr>
            <w:r w:rsidRPr="00F43A22">
              <w:rPr>
                <w:rFonts w:asciiTheme="majorBidi" w:hAnsiTheme="majorBidi" w:cstheme="majorBidi"/>
                <w:b/>
                <w:bCs/>
              </w:rPr>
              <w:t>ARTICLE INFO</w:t>
            </w:r>
          </w:p>
          <w:p w14:paraId="6B82D007" w14:textId="77777777" w:rsidR="00F30D99" w:rsidRPr="00F43A22" w:rsidRDefault="00F30D99" w:rsidP="00CC09D2">
            <w:pPr>
              <w:bidi w:val="0"/>
              <w:spacing w:before="60"/>
              <w:jc w:val="both"/>
              <w:rPr>
                <w:rFonts w:asciiTheme="majorBidi" w:hAnsiTheme="majorBidi" w:cstheme="majorBidi"/>
                <w:b/>
                <w:bCs/>
                <w:i/>
                <w:iCs/>
                <w:szCs w:val="32"/>
              </w:rPr>
            </w:pPr>
            <w:r w:rsidRPr="00F43A22">
              <w:rPr>
                <w:rFonts w:asciiTheme="majorBidi" w:hAnsiTheme="majorBidi" w:cstheme="majorBidi"/>
                <w:b/>
                <w:bCs/>
                <w:i/>
                <w:iCs/>
                <w:szCs w:val="32"/>
              </w:rPr>
              <w:t>Article Type</w:t>
            </w:r>
          </w:p>
          <w:p w14:paraId="1473849F" w14:textId="0A1A9D29" w:rsidR="00F30D99" w:rsidRPr="00F43A22" w:rsidRDefault="00791046" w:rsidP="00EE4C0F">
            <w:pPr>
              <w:bidi w:val="0"/>
              <w:spacing w:after="120"/>
              <w:jc w:val="both"/>
              <w:rPr>
                <w:rFonts w:asciiTheme="majorBidi" w:hAnsiTheme="majorBidi" w:cstheme="majorBidi"/>
                <w:b/>
                <w:bCs/>
                <w:spacing w:val="-6"/>
                <w:sz w:val="36"/>
                <w:szCs w:val="36"/>
              </w:rPr>
            </w:pPr>
            <w:r>
              <w:rPr>
                <w:rFonts w:asciiTheme="majorBidi" w:hAnsiTheme="majorBidi" w:cstheme="majorBidi"/>
                <w:szCs w:val="32"/>
              </w:rPr>
              <w:t>Technical Note</w:t>
            </w:r>
          </w:p>
        </w:tc>
        <w:tc>
          <w:tcPr>
            <w:tcW w:w="6980" w:type="dxa"/>
            <w:tcBorders>
              <w:left w:val="nil"/>
              <w:bottom w:val="single" w:sz="4" w:space="0" w:color="auto"/>
              <w:right w:val="nil"/>
            </w:tcBorders>
            <w:shd w:val="clear" w:color="auto" w:fill="auto"/>
          </w:tcPr>
          <w:p w14:paraId="2EB386C7" w14:textId="77777777" w:rsidR="00F30D99" w:rsidRPr="00F43A22" w:rsidRDefault="00F30D99" w:rsidP="00F30D99">
            <w:pPr>
              <w:bidi w:val="0"/>
              <w:spacing w:before="120"/>
              <w:jc w:val="both"/>
              <w:rPr>
                <w:rFonts w:asciiTheme="majorBidi" w:hAnsiTheme="majorBidi" w:cstheme="majorBidi"/>
                <w:b/>
                <w:bCs/>
                <w:spacing w:val="-6"/>
                <w:sz w:val="36"/>
                <w:szCs w:val="36"/>
              </w:rPr>
            </w:pPr>
            <w:r w:rsidRPr="00F43A22">
              <w:rPr>
                <w:rFonts w:asciiTheme="majorBidi" w:hAnsiTheme="majorBidi" w:cstheme="majorBidi"/>
                <w:b/>
                <w:bCs/>
                <w:sz w:val="24"/>
                <w:szCs w:val="24"/>
              </w:rPr>
              <w:t>ABSTRACT</w:t>
            </w:r>
          </w:p>
        </w:tc>
      </w:tr>
      <w:tr w:rsidR="00F43A22" w:rsidRPr="00F43A22" w14:paraId="19350CC6" w14:textId="77777777" w:rsidTr="00CA3A49">
        <w:trPr>
          <w:trHeight w:val="467"/>
        </w:trPr>
        <w:tc>
          <w:tcPr>
            <w:tcW w:w="3422" w:type="dxa"/>
            <w:vMerge/>
            <w:tcBorders>
              <w:left w:val="nil"/>
              <w:right w:val="nil"/>
            </w:tcBorders>
            <w:shd w:val="clear" w:color="auto" w:fill="auto"/>
          </w:tcPr>
          <w:p w14:paraId="7C9B0BED" w14:textId="77777777" w:rsidR="00F30D99" w:rsidRPr="00F43A22" w:rsidRDefault="00F30D99" w:rsidP="00F30D99">
            <w:pPr>
              <w:bidi w:val="0"/>
              <w:jc w:val="both"/>
              <w:rPr>
                <w:rFonts w:asciiTheme="majorBidi" w:hAnsiTheme="majorBidi" w:cstheme="majorBidi"/>
                <w:b/>
                <w:bCs/>
                <w:spacing w:val="-6"/>
                <w:sz w:val="36"/>
                <w:szCs w:val="36"/>
              </w:rPr>
            </w:pPr>
          </w:p>
        </w:tc>
        <w:tc>
          <w:tcPr>
            <w:tcW w:w="6980" w:type="dxa"/>
            <w:vMerge w:val="restart"/>
            <w:tcBorders>
              <w:left w:val="nil"/>
              <w:right w:val="nil"/>
            </w:tcBorders>
            <w:shd w:val="clear" w:color="auto" w:fill="auto"/>
          </w:tcPr>
          <w:p w14:paraId="63D3E53E" w14:textId="77777777" w:rsidR="002C50B4" w:rsidRDefault="002C50B4" w:rsidP="002C50B4">
            <w:pPr>
              <w:pStyle w:val="Abstract"/>
            </w:pPr>
            <w:bookmarkStart w:id="1" w:name="_Hlk94014869"/>
            <w:bookmarkStart w:id="2" w:name="_Hlk94014580"/>
            <w:r w:rsidRPr="002C50B4">
              <w:rPr>
                <w:b/>
                <w:bCs/>
              </w:rPr>
              <w:t>Introduction:</w:t>
            </w:r>
            <w:r>
              <w:t xml:space="preserve"> </w:t>
            </w:r>
            <w:r w:rsidRPr="002C50B4">
              <w:t xml:space="preserve">Olfactory system may be considered as a target for deep brain stimulation. In experimental researches, it is difficult to insert an electrode in the olfactory epithelium (OE) of laboratory animals, including mice, through nasal cavity. Therefore, it is necessary to find a method for insertion of electrodes in the OE. In the present study, we introduce a new method for electrode implantation in mice OE. </w:t>
            </w:r>
          </w:p>
          <w:p w14:paraId="7E3F05A3" w14:textId="481D4CE9" w:rsidR="002C50B4" w:rsidRDefault="002C50B4" w:rsidP="002C50B4">
            <w:pPr>
              <w:pStyle w:val="Abstract"/>
            </w:pPr>
            <w:r w:rsidRPr="002C50B4">
              <w:rPr>
                <w:b/>
                <w:bCs/>
              </w:rPr>
              <w:t>Methods</w:t>
            </w:r>
            <w:r>
              <w:rPr>
                <w:b/>
                <w:bCs/>
              </w:rPr>
              <w:t xml:space="preserve"> and Results</w:t>
            </w:r>
            <w:r w:rsidRPr="002C50B4">
              <w:rPr>
                <w:b/>
                <w:bCs/>
              </w:rPr>
              <w:t>:</w:t>
            </w:r>
            <w:r>
              <w:t xml:space="preserve"> </w:t>
            </w:r>
            <w:r w:rsidRPr="002C50B4">
              <w:t xml:space="preserve">Male C57BL/6 mice, aged 3-4 months were used. Animals were anesthetized and a bipolar electrode was inserted into the OE through a hole on the nasal bone. Field potential recordings were made from right olfactory bulb and confirmed the electrode positions in OE, so that OE stimulation led to field excitatory post synaptic potentials (fEPSP) in olfactory bulb. In addition, considering the connection between olfactory system and hippocampus, the fEPSPs were also recorded from the right hippocampus after a longer synaptic delay. </w:t>
            </w:r>
          </w:p>
          <w:p w14:paraId="7636C4AD" w14:textId="3D3A1B4B" w:rsidR="00283750" w:rsidRPr="00F43A22" w:rsidRDefault="002C50B4" w:rsidP="002C50B4">
            <w:pPr>
              <w:pStyle w:val="Abstract"/>
              <w:rPr>
                <w:rtl/>
              </w:rPr>
            </w:pPr>
            <w:r w:rsidRPr="002C50B4">
              <w:rPr>
                <w:b/>
                <w:bCs/>
              </w:rPr>
              <w:t>Conclusion:</w:t>
            </w:r>
            <w:r>
              <w:t xml:space="preserve"> </w:t>
            </w:r>
            <w:r w:rsidRPr="002C50B4">
              <w:t>On the whole, we introduced a method for OE stimulation in mice as a common laboratory animal. This method may be suitable in deep brain stimulation (DBS) experiments in different animal models of neurological diseases.</w:t>
            </w:r>
          </w:p>
          <w:p w14:paraId="553D6E04" w14:textId="77777777" w:rsidR="0085278B" w:rsidRPr="00F43A22" w:rsidRDefault="0085278B" w:rsidP="0085278B">
            <w:pPr>
              <w:autoSpaceDE w:val="0"/>
              <w:autoSpaceDN w:val="0"/>
              <w:bidi w:val="0"/>
              <w:adjustRightInd w:val="0"/>
              <w:jc w:val="both"/>
              <w:rPr>
                <w:rFonts w:asciiTheme="majorBidi" w:hAnsiTheme="majorBidi" w:cstheme="majorBidi"/>
              </w:rPr>
            </w:pPr>
          </w:p>
          <w:bookmarkEnd w:id="1"/>
          <w:bookmarkEnd w:id="2"/>
          <w:p w14:paraId="3605D7D0" w14:textId="08D9E2EA" w:rsidR="00F30D99" w:rsidRPr="00F43A22" w:rsidRDefault="00283750" w:rsidP="002C50B4">
            <w:pPr>
              <w:bidi w:val="0"/>
              <w:jc w:val="both"/>
              <w:rPr>
                <w:rFonts w:asciiTheme="majorBidi" w:hAnsiTheme="majorBidi" w:cstheme="majorBidi"/>
                <w:b/>
                <w:bCs/>
                <w:spacing w:val="-6"/>
                <w:sz w:val="20"/>
                <w:szCs w:val="20"/>
              </w:rPr>
            </w:pPr>
            <w:r w:rsidRPr="00F43A22">
              <w:rPr>
                <w:rFonts w:asciiTheme="majorBidi" w:hAnsiTheme="majorBidi" w:cstheme="majorBidi"/>
                <w:b/>
                <w:bCs/>
              </w:rPr>
              <w:t xml:space="preserve">Keywords: </w:t>
            </w:r>
            <w:r w:rsidR="002C50B4" w:rsidRPr="002C50B4">
              <w:rPr>
                <w:rFonts w:asciiTheme="majorBidi" w:hAnsiTheme="majorBidi" w:cstheme="majorBidi"/>
              </w:rPr>
              <w:t xml:space="preserve">olfactory epithelium, brain stimulation, olfactory bulb, field potential recording  </w:t>
            </w:r>
          </w:p>
        </w:tc>
      </w:tr>
      <w:tr w:rsidR="00F43A22" w:rsidRPr="00F43A22" w14:paraId="3480C91D" w14:textId="77777777" w:rsidTr="003627E1">
        <w:trPr>
          <w:trHeight w:val="431"/>
        </w:trPr>
        <w:tc>
          <w:tcPr>
            <w:tcW w:w="3422" w:type="dxa"/>
            <w:tcBorders>
              <w:left w:val="nil"/>
              <w:right w:val="nil"/>
            </w:tcBorders>
            <w:shd w:val="clear" w:color="auto" w:fill="auto"/>
          </w:tcPr>
          <w:p w14:paraId="2D3FA965" w14:textId="38B0A26A" w:rsidR="00F30D99" w:rsidRPr="00F43A22" w:rsidRDefault="00F30D99" w:rsidP="005E0176">
            <w:pPr>
              <w:bidi w:val="0"/>
              <w:spacing w:before="120"/>
              <w:jc w:val="both"/>
              <w:rPr>
                <w:rFonts w:asciiTheme="majorBidi" w:hAnsiTheme="majorBidi" w:cstheme="majorBidi"/>
                <w:b/>
                <w:bCs/>
                <w:i/>
                <w:iCs/>
                <w:szCs w:val="32"/>
              </w:rPr>
            </w:pPr>
            <w:r w:rsidRPr="00F43A22">
              <w:rPr>
                <w:rFonts w:asciiTheme="majorBidi" w:hAnsiTheme="majorBidi" w:cstheme="majorBidi"/>
                <w:b/>
                <w:bCs/>
                <w:i/>
                <w:iCs/>
                <w:szCs w:val="32"/>
              </w:rPr>
              <w:t>Author</w:t>
            </w:r>
          </w:p>
        </w:tc>
        <w:tc>
          <w:tcPr>
            <w:tcW w:w="6980" w:type="dxa"/>
            <w:vMerge/>
            <w:tcBorders>
              <w:left w:val="nil"/>
              <w:right w:val="nil"/>
            </w:tcBorders>
            <w:shd w:val="clear" w:color="auto" w:fill="auto"/>
          </w:tcPr>
          <w:p w14:paraId="7E52407C"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6CD32E5F" w14:textId="77777777" w:rsidTr="0018759F">
        <w:trPr>
          <w:trHeight w:val="440"/>
        </w:trPr>
        <w:tc>
          <w:tcPr>
            <w:tcW w:w="3422" w:type="dxa"/>
            <w:tcBorders>
              <w:left w:val="nil"/>
              <w:right w:val="nil"/>
            </w:tcBorders>
            <w:shd w:val="clear" w:color="auto" w:fill="auto"/>
          </w:tcPr>
          <w:p w14:paraId="0D95CB80" w14:textId="77777777" w:rsidR="00F30D99" w:rsidRDefault="002C50B4" w:rsidP="005E47D4">
            <w:pPr>
              <w:pStyle w:val="Authornames"/>
              <w:rPr>
                <w:vertAlign w:val="superscript"/>
              </w:rPr>
            </w:pPr>
            <w:r w:rsidRPr="002C50B4">
              <w:t>Seyed Roholah Eftekhari</w:t>
            </w:r>
            <w:r w:rsidRPr="002C50B4">
              <w:rPr>
                <w:vertAlign w:val="superscript"/>
              </w:rPr>
              <w:t>1</w:t>
            </w:r>
          </w:p>
          <w:p w14:paraId="29E9FB26" w14:textId="77777777" w:rsidR="002C50B4" w:rsidRDefault="002C50B4" w:rsidP="005E47D4">
            <w:pPr>
              <w:pStyle w:val="Authornames"/>
              <w:spacing w:before="60"/>
              <w:rPr>
                <w:vertAlign w:val="superscript"/>
              </w:rPr>
            </w:pPr>
            <w:r w:rsidRPr="002C50B4">
              <w:t>Navid Heidari</w:t>
            </w:r>
            <w:r w:rsidRPr="002C50B4">
              <w:rPr>
                <w:vertAlign w:val="superscript"/>
              </w:rPr>
              <w:t>2</w:t>
            </w:r>
          </w:p>
          <w:p w14:paraId="3EA019B5" w14:textId="1B67B494" w:rsidR="002C50B4" w:rsidRPr="002C50B4" w:rsidRDefault="002C50B4" w:rsidP="005E47D4">
            <w:pPr>
              <w:pStyle w:val="Authornames"/>
              <w:spacing w:before="60" w:after="120"/>
            </w:pPr>
            <w:r w:rsidRPr="002C50B4">
              <w:t>Fatemeh Bakhtiarzadeh</w:t>
            </w:r>
            <w:r w:rsidRPr="002C50B4">
              <w:rPr>
                <w:vertAlign w:val="superscript"/>
              </w:rPr>
              <w:t>2</w:t>
            </w:r>
            <w:r w:rsidRPr="002C50B4">
              <w:t>*</w:t>
            </w:r>
          </w:p>
        </w:tc>
        <w:tc>
          <w:tcPr>
            <w:tcW w:w="6980" w:type="dxa"/>
            <w:vMerge/>
            <w:tcBorders>
              <w:left w:val="nil"/>
              <w:right w:val="nil"/>
            </w:tcBorders>
            <w:shd w:val="clear" w:color="auto" w:fill="auto"/>
          </w:tcPr>
          <w:p w14:paraId="1F070EE5"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58CE6D1C" w14:textId="77777777" w:rsidTr="001912C6">
        <w:trPr>
          <w:trHeight w:val="962"/>
        </w:trPr>
        <w:tc>
          <w:tcPr>
            <w:tcW w:w="3422" w:type="dxa"/>
            <w:tcBorders>
              <w:left w:val="nil"/>
              <w:right w:val="nil"/>
            </w:tcBorders>
            <w:shd w:val="clear" w:color="auto" w:fill="auto"/>
          </w:tcPr>
          <w:p w14:paraId="5F0E755A" w14:textId="041EFDC1" w:rsidR="00352C01" w:rsidRDefault="002C50B4" w:rsidP="002C50B4">
            <w:pPr>
              <w:pStyle w:val="Affiliation"/>
              <w:spacing w:after="60"/>
            </w:pPr>
            <w:r>
              <w:t xml:space="preserve">1- </w:t>
            </w:r>
            <w:r w:rsidRPr="002C50B4">
              <w:t>Department of Modern Technology in Biological and Medical Sciences, Faculty of Interdisciplinary Sciences and Technology, Tarbiat Modares University, Tehran, Iran</w:t>
            </w:r>
            <w:r w:rsidR="0018759F" w:rsidRPr="0018759F">
              <w:t>.</w:t>
            </w:r>
          </w:p>
          <w:p w14:paraId="29308575" w14:textId="45CAD9AB" w:rsidR="002C50B4" w:rsidRPr="002C50B4" w:rsidRDefault="002C50B4" w:rsidP="002C50B4">
            <w:pPr>
              <w:pStyle w:val="Affiliation"/>
              <w:spacing w:after="60"/>
            </w:pPr>
            <w:r w:rsidRPr="002C50B4">
              <w:t>2- Department of Physiology, Faculty of Medical Sciences, Tarbiat Modares University, Tehran, Iran</w:t>
            </w:r>
            <w:r>
              <w:t>.</w:t>
            </w:r>
          </w:p>
        </w:tc>
        <w:tc>
          <w:tcPr>
            <w:tcW w:w="6980" w:type="dxa"/>
            <w:vMerge/>
            <w:tcBorders>
              <w:left w:val="nil"/>
              <w:right w:val="nil"/>
            </w:tcBorders>
            <w:shd w:val="clear" w:color="auto" w:fill="auto"/>
          </w:tcPr>
          <w:p w14:paraId="457C9E37" w14:textId="77777777" w:rsidR="00F30D99" w:rsidRPr="00F43A22" w:rsidRDefault="00F30D99" w:rsidP="00F30D99">
            <w:pPr>
              <w:tabs>
                <w:tab w:val="left" w:pos="0"/>
              </w:tabs>
              <w:bidi w:val="0"/>
              <w:jc w:val="both"/>
              <w:rPr>
                <w:rFonts w:asciiTheme="majorBidi" w:hAnsiTheme="majorBidi" w:cstheme="majorBidi"/>
                <w:b/>
                <w:bCs/>
                <w:spacing w:val="-6"/>
                <w:sz w:val="18"/>
                <w:szCs w:val="18"/>
              </w:rPr>
            </w:pPr>
          </w:p>
        </w:tc>
      </w:tr>
      <w:tr w:rsidR="00F43A22" w:rsidRPr="00F43A22" w14:paraId="42AD00DC" w14:textId="77777777" w:rsidTr="00AB0305">
        <w:trPr>
          <w:trHeight w:val="2006"/>
        </w:trPr>
        <w:tc>
          <w:tcPr>
            <w:tcW w:w="3422" w:type="dxa"/>
            <w:tcBorders>
              <w:left w:val="nil"/>
              <w:right w:val="nil"/>
            </w:tcBorders>
            <w:shd w:val="clear" w:color="auto" w:fill="auto"/>
          </w:tcPr>
          <w:p w14:paraId="023CAFCE" w14:textId="3A722B4A" w:rsidR="00F30D99" w:rsidRPr="00F43A22" w:rsidRDefault="00F30D99" w:rsidP="00F30D99">
            <w:pPr>
              <w:bidi w:val="0"/>
              <w:spacing w:before="120"/>
              <w:jc w:val="both"/>
              <w:rPr>
                <w:rFonts w:ascii="Times New Roman" w:hAnsi="Times New Roman" w:cs="Times New Roman"/>
                <w:sz w:val="20"/>
                <w:szCs w:val="20"/>
              </w:rPr>
            </w:pPr>
            <w:r w:rsidRPr="00F43A22">
              <w:rPr>
                <w:rFonts w:ascii="Times New Roman" w:hAnsi="Times New Roman" w:cs="Times New Roman"/>
                <w:b/>
                <w:bCs/>
                <w:sz w:val="24"/>
                <w:szCs w:val="24"/>
              </w:rPr>
              <w:t>*Corresponding author:</w:t>
            </w:r>
            <w:r w:rsidRPr="00F43A22">
              <w:rPr>
                <w:rFonts w:ascii="Times New Roman" w:hAnsi="Times New Roman" w:cs="Times New Roman"/>
                <w:sz w:val="24"/>
                <w:szCs w:val="24"/>
              </w:rPr>
              <w:t xml:space="preserve"> </w:t>
            </w:r>
          </w:p>
          <w:p w14:paraId="791B37AD" w14:textId="79E265A6" w:rsidR="00352C01" w:rsidRPr="00C501C8" w:rsidRDefault="002C50B4" w:rsidP="00EE496E">
            <w:pPr>
              <w:pStyle w:val="Authornames"/>
            </w:pPr>
            <w:r w:rsidRPr="002C50B4">
              <w:t>Fatemeh Bakhtiarzadeh</w:t>
            </w:r>
            <w:r w:rsidR="000F2084" w:rsidRPr="00C501C8">
              <w:t>,</w:t>
            </w:r>
          </w:p>
          <w:p w14:paraId="563A77A9" w14:textId="1941AC20" w:rsidR="00352C01" w:rsidRPr="00C501C8" w:rsidRDefault="002C50B4" w:rsidP="002C50B4">
            <w:pPr>
              <w:pStyle w:val="Affiliation"/>
            </w:pPr>
            <w:r w:rsidRPr="002C50B4">
              <w:t>Department of Physiology, Faculty of Medical Sciences, Tarbiat Modares University, Tehran, Iran</w:t>
            </w:r>
            <w:r>
              <w:t>.</w:t>
            </w:r>
          </w:p>
          <w:p w14:paraId="6D312323" w14:textId="50BD5C86" w:rsidR="00331796" w:rsidRPr="00AB0305" w:rsidRDefault="005E47D4" w:rsidP="002C50B4">
            <w:pPr>
              <w:pStyle w:val="Affiliation"/>
              <w:spacing w:after="120"/>
              <w:rPr>
                <w:color w:val="000000" w:themeColor="text1"/>
                <w:spacing w:val="-4"/>
              </w:rPr>
            </w:pPr>
            <w:r>
              <w:rPr>
                <w:color w:val="000000" w:themeColor="text1"/>
                <w:spacing w:val="-4"/>
              </w:rPr>
              <w:t>b</w:t>
            </w:r>
            <w:r w:rsidRPr="005E47D4">
              <w:rPr>
                <w:color w:val="000000" w:themeColor="text1"/>
                <w:spacing w:val="-4"/>
              </w:rPr>
              <w:t>akhtiarzadehfariba@gmail.com</w:t>
            </w:r>
          </w:p>
        </w:tc>
        <w:tc>
          <w:tcPr>
            <w:tcW w:w="6980" w:type="dxa"/>
            <w:vMerge/>
            <w:tcBorders>
              <w:left w:val="nil"/>
              <w:right w:val="nil"/>
            </w:tcBorders>
            <w:shd w:val="clear" w:color="auto" w:fill="auto"/>
          </w:tcPr>
          <w:p w14:paraId="111DE37E"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58AC4460" w14:textId="77777777" w:rsidTr="001912C6">
        <w:trPr>
          <w:trHeight w:val="242"/>
        </w:trPr>
        <w:tc>
          <w:tcPr>
            <w:tcW w:w="3422" w:type="dxa"/>
            <w:tcBorders>
              <w:left w:val="nil"/>
              <w:bottom w:val="single" w:sz="4" w:space="0" w:color="auto"/>
              <w:right w:val="nil"/>
            </w:tcBorders>
          </w:tcPr>
          <w:p w14:paraId="7FA7F5FE" w14:textId="77777777" w:rsidR="00F30D99" w:rsidRDefault="00F30D99" w:rsidP="005E0176">
            <w:pPr>
              <w:pStyle w:val="Default"/>
              <w:jc w:val="both"/>
              <w:rPr>
                <w:rFonts w:ascii="Times New Roman" w:hAnsi="Times New Roman" w:cs="Times New Roman"/>
                <w:b/>
                <w:bCs/>
                <w:color w:val="auto"/>
              </w:rPr>
            </w:pPr>
          </w:p>
          <w:p w14:paraId="46CA0AEC" w14:textId="578AB754" w:rsidR="00CD6135" w:rsidRPr="00CD6135" w:rsidRDefault="00CD6135" w:rsidP="00CD6135">
            <w:pPr>
              <w:rPr>
                <w:lang w:bidi="ar-SA"/>
              </w:rPr>
            </w:pPr>
          </w:p>
        </w:tc>
        <w:tc>
          <w:tcPr>
            <w:tcW w:w="6980" w:type="dxa"/>
            <w:vMerge/>
            <w:tcBorders>
              <w:left w:val="nil"/>
              <w:bottom w:val="single" w:sz="4" w:space="0" w:color="auto"/>
              <w:right w:val="nil"/>
            </w:tcBorders>
            <w:shd w:val="clear" w:color="auto" w:fill="auto"/>
          </w:tcPr>
          <w:p w14:paraId="5011DF31"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0805D2AF" w14:textId="77777777" w:rsidTr="00BC0192">
        <w:trPr>
          <w:trHeight w:val="331"/>
        </w:trPr>
        <w:tc>
          <w:tcPr>
            <w:tcW w:w="10402" w:type="dxa"/>
            <w:gridSpan w:val="2"/>
            <w:tcBorders>
              <w:left w:val="nil"/>
              <w:bottom w:val="nil"/>
              <w:right w:val="nil"/>
            </w:tcBorders>
          </w:tcPr>
          <w:p w14:paraId="63C7EE17"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r w:rsidRPr="00F43A22">
              <w:rPr>
                <w:rFonts w:ascii="TimesNewRomanPS-BoldMT" w:hAnsi="TimesNewRomanPS-BoldMT"/>
                <w:b/>
                <w:bCs/>
                <w:i/>
                <w:iCs/>
                <w:sz w:val="16"/>
                <w:szCs w:val="16"/>
              </w:rPr>
              <w:t>Copyright© 2020, TMU Press. This open-access article is published under the terms of the Creative Commons Attribution-NonCommercial</w:t>
            </w:r>
            <w:r w:rsidRPr="00F43A22">
              <w:rPr>
                <w:b/>
                <w:bCs/>
                <w:i/>
                <w:iCs/>
                <w:sz w:val="16"/>
                <w:szCs w:val="16"/>
              </w:rPr>
              <w:t xml:space="preserve"> </w:t>
            </w:r>
            <w:r w:rsidRPr="00F43A22">
              <w:rPr>
                <w:rFonts w:ascii="TimesNewRomanPS-BoldMT" w:hAnsi="TimesNewRomanPS-BoldMT"/>
                <w:b/>
                <w:bCs/>
                <w:i/>
                <w:iCs/>
                <w:sz w:val="16"/>
                <w:szCs w:val="16"/>
              </w:rPr>
              <w:t>4.0 International License which permits Share (copy and redistribute the material in any medium or format) and Adapt (remix, transform,</w:t>
            </w:r>
            <w:r w:rsidRPr="00F43A22">
              <w:rPr>
                <w:b/>
                <w:bCs/>
                <w:i/>
                <w:iCs/>
                <w:sz w:val="16"/>
                <w:szCs w:val="16"/>
              </w:rPr>
              <w:t xml:space="preserve"> </w:t>
            </w:r>
            <w:r w:rsidRPr="00F43A22">
              <w:rPr>
                <w:rFonts w:ascii="TimesNewRomanPS-BoldMT" w:hAnsi="TimesNewRomanPS-BoldMT"/>
                <w:b/>
                <w:bCs/>
                <w:i/>
                <w:iCs/>
                <w:sz w:val="16"/>
                <w:szCs w:val="16"/>
              </w:rPr>
              <w:t>and build upon the material) under the Attribution-NonCommercial terms</w:t>
            </w:r>
          </w:p>
        </w:tc>
      </w:tr>
    </w:tbl>
    <w:p w14:paraId="644BE074" w14:textId="03FA036F" w:rsidR="00F30D99" w:rsidRPr="00F43A22" w:rsidRDefault="00F30D99" w:rsidP="00435D63">
      <w:pPr>
        <w:bidi w:val="0"/>
        <w:spacing w:after="0" w:line="240" w:lineRule="auto"/>
        <w:jc w:val="both"/>
        <w:rPr>
          <w:b/>
          <w:bCs/>
          <w:sz w:val="32"/>
          <w:szCs w:val="36"/>
        </w:rPr>
      </w:pPr>
    </w:p>
    <w:p w14:paraId="29626981" w14:textId="77777777" w:rsidR="00F30D99" w:rsidRPr="00F43A22" w:rsidRDefault="00F30D99" w:rsidP="00F30D99">
      <w:pPr>
        <w:bidi w:val="0"/>
        <w:spacing w:after="0" w:line="240" w:lineRule="auto"/>
        <w:jc w:val="both"/>
        <w:rPr>
          <w:b/>
          <w:bCs/>
          <w:sz w:val="32"/>
          <w:szCs w:val="36"/>
        </w:rPr>
        <w:sectPr w:rsidR="00F30D99" w:rsidRPr="00F43A22" w:rsidSect="008642FF">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40" w:right="850" w:bottom="1440" w:left="850" w:header="850" w:footer="432" w:gutter="0"/>
          <w:pgNumType w:start="13"/>
          <w:cols w:space="720"/>
          <w:titlePg/>
          <w:rtlGutter/>
          <w:docGrid w:linePitch="360"/>
        </w:sectPr>
      </w:pPr>
    </w:p>
    <w:p w14:paraId="74BAC274" w14:textId="601B067C" w:rsidR="00435D63" w:rsidRPr="00F43A22" w:rsidRDefault="00435D63" w:rsidP="00F84239">
      <w:pPr>
        <w:pStyle w:val="NoSpacing"/>
        <w:rPr>
          <w:sz w:val="2"/>
          <w:szCs w:val="2"/>
        </w:rPr>
      </w:pPr>
    </w:p>
    <w:p w14:paraId="07D49E17" w14:textId="3FC3A748" w:rsidR="00435D63" w:rsidRPr="00F43A22" w:rsidRDefault="00435D63" w:rsidP="00F84239">
      <w:pPr>
        <w:pStyle w:val="NoSpacing"/>
        <w:rPr>
          <w:sz w:val="2"/>
          <w:szCs w:val="2"/>
        </w:rPr>
      </w:pPr>
    </w:p>
    <w:p w14:paraId="4248F22C" w14:textId="79A271F6" w:rsidR="00283750" w:rsidRPr="00F43A22" w:rsidRDefault="00604E2E" w:rsidP="00604E2E">
      <w:pPr>
        <w:pStyle w:val="Mainheader"/>
        <w:spacing w:before="0"/>
      </w:pPr>
      <w:r w:rsidRPr="00F43A22">
        <w:t>INTRODUCTION</w:t>
      </w:r>
      <w:bookmarkStart w:id="3" w:name="_Hlk90455871"/>
      <w:bookmarkStart w:id="4" w:name="_Hlk73275145"/>
    </w:p>
    <w:bookmarkEnd w:id="3"/>
    <w:bookmarkEnd w:id="4"/>
    <w:p w14:paraId="118032F6" w14:textId="77777777" w:rsidR="002C50B4" w:rsidRPr="002C50B4" w:rsidRDefault="002C50B4" w:rsidP="002C50B4">
      <w:pPr>
        <w:pStyle w:val="Firstparagraph"/>
      </w:pPr>
      <w:r w:rsidRPr="002C50B4">
        <w:t xml:space="preserve">DBS is a surgical technique used to address various neurological conditions by implanting electrodes into specific brain regions </w:t>
      </w:r>
      <w:r w:rsidRPr="002C50B4">
        <w:fldChar w:fldCharType="begin">
          <w:fldData xml:space="preserve">PEVuZE5vdGU+PENpdGU+PEF1dGhvcj5Mb3phbm88L0F1dGhvcj48WWVhcj4yMDE2PC9ZZWFyPjxS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</w:fldData>
        </w:fldChar>
      </w:r>
      <w:r w:rsidRPr="002C50B4">
        <w:instrText xml:space="preserve"> ADDIN EN.CITE </w:instrText>
      </w:r>
      <w:r w:rsidRPr="002C50B4">
        <w:fldChar w:fldCharType="begin">
          <w:fldData xml:space="preserve">PEVuZE5vdGU+PENpdGU+PEF1dGhvcj5Mb3phbm88L0F1dGhvcj48WWVhcj4yMDE2PC9ZZWFyPjxS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</w:fldData>
        </w:fldChar>
      </w:r>
      <w:r w:rsidRPr="002C50B4">
        <w:instrText xml:space="preserve"> ADDIN EN.CITE.DATA </w:instrText>
      </w:r>
      <w:r w:rsidRPr="002C50B4">
        <w:fldChar w:fldCharType="end"/>
      </w:r>
      <w:r w:rsidRPr="002C50B4">
        <w:fldChar w:fldCharType="separate"/>
      </w:r>
      <w:r w:rsidRPr="002C50B4">
        <w:t>[1]</w:t>
      </w:r>
      <w:r w:rsidRPr="002C50B4">
        <w:fldChar w:fldCharType="end"/>
      </w:r>
      <w:r w:rsidRPr="002C50B4">
        <w:t xml:space="preserve">. DBS was first utilized primarily for treating movement disorders </w:t>
      </w:r>
      <w:r w:rsidRPr="002C50B4">
        <w:fldChar w:fldCharType="begin">
          <w:fldData xml:space="preserve">PEVuZE5vdGU+PENpdGU+PEF1dGhvcj5TaGFoZWVuPC9BdXRob3I+PFllYXI+MjAyMzwvWWVhcj48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</w:fldData>
        </w:fldChar>
      </w:r>
      <w:r w:rsidRPr="002C50B4">
        <w:instrText xml:space="preserve"> ADDIN EN.CITE </w:instrText>
      </w:r>
      <w:r w:rsidRPr="002C50B4">
        <w:fldChar w:fldCharType="begin">
          <w:fldData xml:space="preserve">PEVuZE5vdGU+PENpdGU+PEF1dGhvcj5TaGFoZWVuPC9BdXRob3I+PFllYXI+MjAyMzwvWWVhcj48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</w:fldData>
        </w:fldChar>
      </w:r>
      <w:r w:rsidRPr="002C50B4">
        <w:instrText xml:space="preserve"> ADDIN EN.CITE.DATA </w:instrText>
      </w:r>
      <w:r w:rsidRPr="002C50B4">
        <w:fldChar w:fldCharType="end"/>
      </w:r>
      <w:r w:rsidRPr="002C50B4">
        <w:fldChar w:fldCharType="separate"/>
      </w:r>
      <w:r w:rsidRPr="002C50B4">
        <w:t>[2]</w:t>
      </w:r>
      <w:r w:rsidRPr="002C50B4">
        <w:fldChar w:fldCharType="end"/>
      </w:r>
      <w:r w:rsidRPr="002C50B4">
        <w:t xml:space="preserve">. The FDA granted initial approval for DBS to manage essential tremors in 1997. Subsequently, it was approved for Parkinson’s disease in 2002, dystonia in 2003, and obsessive-compulsive disorder (OCD) in 2009 </w:t>
      </w:r>
      <w:r w:rsidRPr="002C50B4">
        <w:fldChar w:fldCharType="begin">
          <w:fldData xml:space="preserve">PEVuZE5vdGU+PENpdGU+PEF1dGhvcj5LbHVnZXI8L0F1dGhvcj48WWVhcj4yMDA5PC9ZZWFyPjxS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</w:fldData>
        </w:fldChar>
      </w:r>
      <w:r w:rsidRPr="002C50B4">
        <w:instrText xml:space="preserve"> ADDIN EN.CITE </w:instrText>
      </w:r>
      <w:r w:rsidRPr="002C50B4">
        <w:fldChar w:fldCharType="begin">
          <w:fldData xml:space="preserve">PEVuZE5vdGU+PENpdGU+PEF1dGhvcj5LbHVnZXI8L0F1dGhvcj48WWVhcj4yMDA5PC9ZZWFyPjxS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</w:fldData>
        </w:fldChar>
      </w:r>
      <w:r w:rsidRPr="002C50B4">
        <w:instrText xml:space="preserve"> ADDIN EN.CITE.DATA </w:instrText>
      </w:r>
      <w:r w:rsidRPr="002C50B4">
        <w:fldChar w:fldCharType="end"/>
      </w:r>
      <w:r w:rsidRPr="002C50B4">
        <w:fldChar w:fldCharType="separate"/>
      </w:r>
      <w:r w:rsidRPr="002C50B4">
        <w:t>[3, 4]</w:t>
      </w:r>
      <w:r w:rsidRPr="002C50B4">
        <w:fldChar w:fldCharType="end"/>
      </w:r>
      <w:r w:rsidRPr="002C50B4">
        <w:t xml:space="preserve">. Recently, researchers have explored its potential for the treatment of other neurological diseases </w:t>
      </w:r>
      <w:r w:rsidRPr="002C50B4">
        <w:fldChar w:fldCharType="begin"/>
      </w:r>
      <w:r w:rsidRPr="002C50B4">
        <w:instrText xml:space="preserve"> ADDIN EN.CITE &lt;EndNote&gt;&lt;Cite&gt;&lt;Author&gt;Marín&lt;/Author&gt;&lt;Year&gt;2022&lt;/Year&gt;&lt;RecNum&gt;5&lt;/RecNum&gt;&lt;DisplayText&gt;[5]&lt;/DisplayText&gt;&lt;record&gt;&lt;rec-number&gt;5&lt;/rec-number&gt;&lt;foreign-keys&gt;&lt;key app="EN" db-id="zrf0r2p9szz2vfevdzjvf5vk255ssv22ft5v" timestamp="1717241812"&gt;5&lt;/key&gt;&lt;/foreign-keys&gt;&lt;ref-type name="Journal Article"&gt;17&lt;/ref-type&gt;&lt;contributors&gt;&lt;authors&gt;&lt;author&gt;Marín, G.&lt;/author&gt;&lt;author&gt;Castillo-Rangel, C.&lt;/author&gt;&lt;author&gt;Salomón-Lara, L.&lt;/author&gt;&lt;author&gt;Vega-Quesada, L. A.&lt;/author&gt;&lt;author&gt;Zarate Calderon, C. J.&lt;/author&gt;&lt;author&gt;Borda-Low, C. D.&lt;/author&gt;&lt;author&gt;Soto-Abraham, J. E.&lt;/author&gt;&lt;author&gt;Coria-Avila, G. A.&lt;/author&gt;&lt;author&gt;Manzo, J.&lt;/author&gt;&lt;author&gt;García-Hernández, L. I.&lt;/author&gt;&lt;/authors&gt;&lt;/contributors&gt;&lt;titles&gt;&lt;title&gt;Deep brain stimulation in neurological diseases and other pathologies&lt;/title&gt;&lt;secondary-title&gt;Neurology Perspectives&lt;/secondary-title&gt;&lt;/titles&gt;&lt;periodical&gt;&lt;full-title&gt;Neurology perspectives&lt;/full-title&gt;&lt;/periodical&gt;&lt;pages&gt;151-159&lt;/pages&gt;&lt;volume&gt;2&lt;/volume&gt;&lt;number&gt;3&lt;/number&gt;&lt;keywords&gt;&lt;keyword&gt;Deep brain stimulation&lt;/keyword&gt;&lt;keyword&gt;Neurological diseases&lt;/keyword&gt;&lt;keyword&gt;Treatment of Parkinson&amp;apos;s disease&lt;/keyword&gt;&lt;keyword&gt;Mental disorder&lt;/keyword&gt;&lt;keyword&gt;Psychosurgery&lt;/keyword&gt;&lt;keyword&gt;Alzheimer&amp;apos;s disease&lt;/keyword&gt;&lt;keyword&gt;Estimulación Cerebral Profunda&lt;/keyword&gt;&lt;keyword&gt;Enfermedades neurológicas&lt;/keyword&gt;&lt;keyword&gt;Tratamiento de la enfermedad de Parkinson&lt;/keyword&gt;&lt;keyword&gt;Psicocirugía&lt;/keyword&gt;&lt;keyword&gt;Enfermedad de Alzheimer&lt;/keyword&gt;&lt;/keywords&gt;&lt;dates&gt;&lt;year&gt;2022&lt;/year&gt;&lt;pub-dates&gt;&lt;date&gt;2022/07/01/&lt;/date&gt;&lt;/pub-dates&gt;&lt;/dates&gt;&lt;isbn&gt;2667-0496&lt;/isbn&gt;&lt;urls&gt;&lt;related-urls&gt;&lt;url&gt;https://www.sciencedirect.com/science/article/pii/S2667049622000278&lt;/url&gt;&lt;/related-urls&gt;&lt;/urls&gt;&lt;electronic-resource-num&gt;https://doi.org/10.1016/j.neurop.2022.03.001&lt;/electronic-resource-num&gt;&lt;/record&gt;&lt;/Cite&gt;&lt;/EndNote&gt;</w:instrText>
      </w:r>
      <w:r w:rsidRPr="002C50B4">
        <w:fldChar w:fldCharType="separate"/>
      </w:r>
      <w:r w:rsidRPr="002C50B4">
        <w:t>[5]</w:t>
      </w:r>
      <w:r w:rsidRPr="002C50B4">
        <w:fldChar w:fldCharType="end"/>
      </w:r>
      <w:r w:rsidRPr="002C50B4">
        <w:t xml:space="preserve">. In the past decade, DBS has been utilized to target various brain regions to treat a range of disorders, as detailed in Table 1. Given that several areas of the brain have been used as </w:t>
      </w:r>
      <w:r w:rsidRPr="002C50B4">
        <w:t>targets for DBS, in this study, we assessed the potential of the OE as a new DBS target.</w:t>
      </w:r>
    </w:p>
    <w:p w14:paraId="7E2FB871" w14:textId="77777777" w:rsidR="002C50B4" w:rsidRPr="002C50B4" w:rsidRDefault="002C50B4" w:rsidP="00967F83">
      <w:pPr>
        <w:pStyle w:val="MainText"/>
      </w:pPr>
      <w:r w:rsidRPr="002C50B4">
        <w:t xml:space="preserve">The OE, located in the nasal cavity, contains sensory neurons that express approximately 1200 different olfactory receptors that detect odorant molecules. These olfactory receptor neurons innervate neurons in the olfactory bulb (OB), where odorant signals are initially processed before being relayed to higher brain centers. Neurogenesis takes place throughout life in both the OE and OB of rodents to replace neurons damaged by trauma or undergoing natural degeneration </w:t>
      </w:r>
      <w:r w:rsidRPr="002C50B4">
        <w:fldChar w:fldCharType="begin">
          <w:fldData xml:space="preserve">PEVuZE5vdGU+PENpdGU+PEF1dGhvcj5DYWdnaWFubzwvQXV0aG9yPjxZZWFyPjE5OTQ8L1llYXI+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IyNi05PC9wYWdlcz48dm9sdW1lPjg1NTwvdm9sdW1lPjxlZGl0aW9uPjE5OTkv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</w:fldData>
        </w:fldChar>
      </w:r>
      <w:r w:rsidRPr="002C50B4">
        <w:instrText xml:space="preserve"> ADDIN EN.CITE </w:instrText>
      </w:r>
      <w:r w:rsidRPr="002C50B4">
        <w:fldChar w:fldCharType="begin">
          <w:fldData xml:space="preserve">PEVuZE5vdGU+PENpdGU+PEF1dGhvcj5DYWdnaWFubzwvQXV0aG9yPjxZZWFyPjE5OTQ8L1llYXI+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IyNi05PC9wYWdlcz48dm9sdW1lPjg1NTwvdm9sdW1lPjxlZGl0aW9uPjE5OTkv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</w:fldData>
        </w:fldChar>
      </w:r>
      <w:r w:rsidRPr="002C50B4">
        <w:instrText xml:space="preserve"> ADDIN EN.CITE.DATA </w:instrText>
      </w:r>
      <w:r w:rsidRPr="002C50B4">
        <w:fldChar w:fldCharType="end"/>
      </w:r>
      <w:r w:rsidRPr="002C50B4">
        <w:fldChar w:fldCharType="separate"/>
      </w:r>
      <w:r w:rsidRPr="002C50B4">
        <w:t>[6-11]</w:t>
      </w:r>
      <w:r w:rsidRPr="002C50B4">
        <w:fldChar w:fldCharType="end"/>
      </w:r>
      <w:r w:rsidRPr="002C50B4">
        <w:t xml:space="preserve"> .</w:t>
      </w:r>
    </w:p>
    <w:p w14:paraId="07C3C648" w14:textId="4771A84A" w:rsidR="002C50B4" w:rsidRPr="002C50B4" w:rsidRDefault="002C50B4" w:rsidP="00967F83">
      <w:pPr>
        <w:pStyle w:val="MainText"/>
      </w:pPr>
      <w:r w:rsidRPr="002C50B4">
        <w:t xml:space="preserve">Olfactory receptor neurons are bipolar neurons with cell bodies located in the middle layer of the OE, and their dendrites extend to the OB in the </w:t>
      </w:r>
      <w:r w:rsidR="00AA0E1E">
        <w:rPr>
          <w:noProof/>
        </w:rPr>
        <w:lastRenderedPageBreak/>
        <mc:AlternateContent>
          <mc:Choice Requires="wpg">
            <w:drawing>
              <wp:anchor distT="0" distB="274320" distL="114300" distR="114300" simplePos="0" relativeHeight="251655168" behindDoc="0" locked="0" layoutInCell="1" allowOverlap="0" wp14:anchorId="30B90DC4" wp14:editId="5BD29C65">
                <wp:simplePos x="0" y="0"/>
                <wp:positionH relativeFrom="margin">
                  <wp:align>center</wp:align>
                </wp:positionH>
                <wp:positionV relativeFrom="page">
                  <wp:posOffset>915035</wp:posOffset>
                </wp:positionV>
                <wp:extent cx="5266944" cy="3813048"/>
                <wp:effectExtent l="0" t="0" r="10160" b="0"/>
                <wp:wrapTopAndBottom/>
                <wp:docPr id="652191211" name="Group 7"/>
                <wp:cNvGraphicFramePr/>
                <a:graphic xmlns:a="http://schemas.openxmlformats.org/drawingml/2006/main">
                  <a:graphicData uri="http://schemas.microsoft.com/office/word/2010/wordprocessingGroup">
                    <wpg:wgp>
                      <wpg:cNvGrpSpPr/>
                      <wpg:grpSpPr>
                        <a:xfrm>
                          <a:off x="0" y="0"/>
                          <a:ext cx="5266944" cy="3813048"/>
                          <a:chOff x="0" y="-74431"/>
                          <a:chExt cx="5262880" cy="3816589"/>
                        </a:xfrm>
                      </wpg:grpSpPr>
                      <pic:pic xmlns:pic="http://schemas.openxmlformats.org/drawingml/2006/picture">
                        <pic:nvPicPr>
                          <pic:cNvPr id="1057017744" name="Picture 6"/>
                          <pic:cNvPicPr>
                            <a:picLocks noChangeAspect="1"/>
                          </pic:cNvPicPr>
                        </pic:nvPicPr>
                        <pic:blipFill rotWithShape="1">
                          <a:blip r:embed="rId15">
                            <a:extLst>
                              <a:ext uri="{28A0092B-C50C-407E-A947-70E740481C1C}">
                                <a14:useLocalDpi xmlns:a14="http://schemas.microsoft.com/office/drawing/2010/main" val="0"/>
                              </a:ext>
                            </a:extLst>
                          </a:blip>
                          <a:srcRect b="13551"/>
                          <a:stretch/>
                        </pic:blipFill>
                        <pic:spPr bwMode="auto">
                          <a:xfrm>
                            <a:off x="0" y="159488"/>
                            <a:ext cx="5262880" cy="3582670"/>
                          </a:xfrm>
                          <a:prstGeom prst="rect">
                            <a:avLst/>
                          </a:prstGeom>
                          <a:noFill/>
                          <a:ln>
                            <a:noFill/>
                          </a:ln>
                          <a:extLst>
                            <a:ext uri="{53640926-AAD7-44D8-BBD7-CCE9431645EC}">
                              <a14:shadowObscured xmlns:a14="http://schemas.microsoft.com/office/drawing/2010/main"/>
                            </a:ext>
                          </a:extLst>
                        </pic:spPr>
                      </pic:pic>
                      <wps:wsp>
                        <wps:cNvPr id="102712427" name="Text Box 1"/>
                        <wps:cNvSpPr txBox="1"/>
                        <wps:spPr>
                          <a:xfrm>
                            <a:off x="0" y="-74431"/>
                            <a:ext cx="5262880" cy="446405"/>
                          </a:xfrm>
                          <a:prstGeom prst="rect">
                            <a:avLst/>
                          </a:prstGeom>
                          <a:noFill/>
                          <a:ln>
                            <a:noFill/>
                          </a:ln>
                        </wps:spPr>
                        <wps:txbx>
                          <w:txbxContent>
                            <w:p w14:paraId="0DDFA693" w14:textId="6CC7C451" w:rsidR="00AA0E1E" w:rsidRPr="00672E37" w:rsidRDefault="00AA0E1E" w:rsidP="00AA0E1E">
                              <w:pPr>
                                <w:pStyle w:val="Captions"/>
                                <w:jc w:val="center"/>
                                <w:rPr>
                                  <w:rFonts w:asciiTheme="majorBidi" w:eastAsia="STIX-Regular" w:hAnsiTheme="majorBidi" w:cstheme="majorBidi"/>
                                </w:rPr>
                              </w:pPr>
                              <w:r w:rsidRPr="00AA0E1E">
                                <w:rPr>
                                  <w:b/>
                                  <w:bCs/>
                                </w:rPr>
                                <w:t xml:space="preserve">Table 1. </w:t>
                              </w:r>
                              <w:r w:rsidRPr="0032637C">
                                <w:t>The DBS target for neurological disord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B90DC4" id="Group 7" o:spid="_x0000_s1026" style="position:absolute;left:0;text-align:left;margin-left:0;margin-top:72.05pt;width:414.7pt;height:300.25pt;z-index:251655168;mso-wrap-distance-bottom:21.6pt;mso-position-horizontal:center;mso-position-horizontal-relative:margin;mso-position-vertical-relative:page;mso-width-relative:margin;mso-height-relative:margin" coordorigin=",-744" coordsize="52628,3816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top:1594;width:52628;height:35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">
                  <v:imagedata r:id="rId16" o:title="" cropbottom="8881f"/>
                </v:shape>
                <v:shapetype id="_x0000_t202" coordsize="21600,21600" o:spt="202" path="m,l,21600r21600,l21600,xe">
                  <v:stroke joinstyle="miter"/>
                  <v:path gradientshapeok="t" o:connecttype="rect"/>
                </v:shapetype>
                <v:shape id="Text Box 1" o:spid="_x0000_s1028" type="#_x0000_t202" style="position:absolute;top:-744;width:52628;height:4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" filled="f" stroked="f">
                  <v:textbox inset="0,0,0,0">
                    <w:txbxContent>
                      <w:p w14:paraId="0DDFA693" w14:textId="6CC7C451" w:rsidR="00AA0E1E" w:rsidRPr="00672E37" w:rsidRDefault="00AA0E1E" w:rsidP="00AA0E1E">
                        <w:pPr>
                          <w:pStyle w:val="Captions"/>
                          <w:jc w:val="center"/>
                          <w:rPr>
                            <w:rFonts w:asciiTheme="majorBidi" w:eastAsia="STIX-Regular" w:hAnsiTheme="majorBidi" w:cstheme="majorBidi"/>
                          </w:rPr>
                        </w:pPr>
                        <w:r w:rsidRPr="00AA0E1E">
                          <w:rPr>
                            <w:b/>
                            <w:bCs/>
                          </w:rPr>
                          <w:t xml:space="preserve">Table 1. </w:t>
                        </w:r>
                        <w:r w:rsidRPr="0032637C">
                          <w:t>The DBS target for neurological disorders</w:t>
                        </w:r>
                      </w:p>
                    </w:txbxContent>
                  </v:textbox>
                </v:shape>
                <w10:wrap type="topAndBottom" anchorx="margin" anchory="page"/>
              </v:group>
            </w:pict>
          </mc:Fallback>
        </mc:AlternateContent>
      </w:r>
      <w:r w:rsidRPr="002C50B4">
        <w:t xml:space="preserve">brain </w:t>
      </w:r>
      <w:r w:rsidRPr="002C50B4">
        <w:fldChar w:fldCharType="begin"/>
      </w:r>
      <w:r w:rsidRPr="002C50B4">
        <w:instrText xml:space="preserve"> ADDIN EN.CITE &lt;EndNote&gt;&lt;Cite&gt;&lt;Author&gt;Schiffman&lt;/Author&gt;&lt;Year&gt;2007&lt;/Year&gt;&lt;RecNum&gt;12&lt;/RecNum&gt;&lt;DisplayText&gt;[12]&lt;/DisplayText&gt;&lt;record&gt;&lt;rec-number&gt;12&lt;/rec-number&gt;&lt;foreign-keys&gt;&lt;key app="EN" db-id="zrf0r2p9szz2vfevdzjvf5vk255ssv22ft5v" timestamp="1717241812"&gt;12&lt;/key&gt;&lt;/foreign-keys&gt;&lt;ref-type name="Book Section"&gt;5&lt;/ref-type&gt;&lt;contributors&gt;&lt;authors&gt;&lt;author&gt;Schiffman, S. S.&lt;/author&gt;&lt;/authors&gt;&lt;secondary-authors&gt;&lt;author&gt;Birren, James E.&lt;/author&gt;&lt;/secondary-authors&gt;&lt;/contributors&gt;&lt;titles&gt;&lt;title&gt;Smell and Taste&lt;/title&gt;&lt;secondary-title&gt;Encyclopedia of Gerontology (Second Edition)&lt;/secondary-title&gt;&lt;/titles&gt;&lt;pages&gt;515-525&lt;/pages&gt;&lt;dates&gt;&lt;year&gt;2007&lt;/year&gt;&lt;pub-dates&gt;&lt;date&gt;2007/01/01/&lt;/date&gt;&lt;/pub-dates&gt;&lt;/dates&gt;&lt;pub-location&gt;New York&lt;/pub-location&gt;&lt;publisher&gt;Elsevier&lt;/publisher&gt;&lt;isbn&gt;978-0-12-370870-0&lt;/isbn&gt;&lt;urls&gt;&lt;related-urls&gt;&lt;url&gt;https://www.sciencedirect.com/science/article/pii/B0123708702001736&lt;/url&gt;&lt;/related-urls&gt;&lt;/urls&gt;&lt;electronic-resource-num&gt;https://doi.org/10.1016/B0-12-370870-2/00173-6&lt;/electronic-resource-num&gt;&lt;/record&gt;&lt;/Cite&gt;&lt;/EndNote&gt;</w:instrText>
      </w:r>
      <w:r w:rsidRPr="002C50B4">
        <w:fldChar w:fldCharType="separate"/>
      </w:r>
      <w:r w:rsidRPr="002C50B4">
        <w:t>[12]</w:t>
      </w:r>
      <w:r w:rsidRPr="002C50B4">
        <w:fldChar w:fldCharType="end"/>
      </w:r>
      <w:r w:rsidRPr="002C50B4">
        <w:t xml:space="preserve">. These neurons have a dual function, responding not only to olfactory stimuli but also to the airflow passing through the nose. They are capable of detecting both chemical and mechanical stimuli caused by airflow. The signal transduction pathway for both types of stimuli to the OB is the same, creating synchronicity in the activity of the OB and the breathing cycle </w:t>
      </w:r>
      <w:r w:rsidRPr="002C50B4">
        <w:fldChar w:fldCharType="begin">
          <w:fldData xml:space="preserve">PEVuZE5vdGU+PENpdGU+PEF1dGhvcj5Hcm9zbWFpdHJlPC9BdXRob3I+PFllYXI+MjAwNzwvWWVh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</w:fldData>
        </w:fldChar>
      </w:r>
      <w:r w:rsidRPr="002C50B4">
        <w:instrText xml:space="preserve"> ADDIN EN.CITE </w:instrText>
      </w:r>
      <w:r w:rsidRPr="002C50B4">
        <w:fldChar w:fldCharType="begin">
          <w:fldData xml:space="preserve">PEVuZE5vdGU+PENpdGU+PEF1dGhvcj5Hcm9zbWFpdHJlPC9BdXRob3I+PFllYXI+MjAwNzwvWWVh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</w:fldData>
        </w:fldChar>
      </w:r>
      <w:r w:rsidRPr="002C50B4">
        <w:instrText xml:space="preserve"> ADDIN EN.CITE.DATA </w:instrText>
      </w:r>
      <w:r w:rsidRPr="002C50B4">
        <w:fldChar w:fldCharType="end"/>
      </w:r>
      <w:r w:rsidRPr="002C50B4">
        <w:fldChar w:fldCharType="separate"/>
      </w:r>
      <w:r w:rsidRPr="002C50B4">
        <w:t>[13]</w:t>
      </w:r>
      <w:r w:rsidRPr="002C50B4">
        <w:fldChar w:fldCharType="end"/>
      </w:r>
      <w:r w:rsidRPr="002C50B4">
        <w:t xml:space="preserve">. </w:t>
      </w:r>
    </w:p>
    <w:p w14:paraId="7C9A7C1D" w14:textId="7C1AD060" w:rsidR="002C50B4" w:rsidRPr="002C50B4" w:rsidRDefault="002C50B4" w:rsidP="00967F83">
      <w:pPr>
        <w:pStyle w:val="MainText"/>
      </w:pPr>
      <w:r w:rsidRPr="002C50B4">
        <w:t xml:space="preserve">The OB is a key brain region critically implicated in a range of cognitive functions </w:t>
      </w:r>
      <w:r w:rsidRPr="002C50B4">
        <w:fldChar w:fldCharType="begin">
          <w:fldData xml:space="preserve">PEVuZE5vdGU+PENpdGU+PEF1dGhvcj5NZXJyaWNrPC9BdXRob3I+PFllYXI+MjAxNDwvWWVhcj48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IyMTk3ODwvcGFnZXM+PHZvbHVtZT4x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</w:fldData>
        </w:fldChar>
      </w:r>
      <w:r w:rsidRPr="002C50B4">
        <w:instrText xml:space="preserve"> ADDIN EN.CITE </w:instrText>
      </w:r>
      <w:r w:rsidRPr="002C50B4">
        <w:fldChar w:fldCharType="begin">
          <w:fldData xml:space="preserve">PEVuZE5vdGU+PENpdGU+PEF1dGhvcj5NZXJyaWNrPC9BdXRob3I+PFllYXI+MjAxNDwvWWVhcj48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IyMTk3ODwvcGFnZXM+PHZvbHVtZT4x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</w:fldData>
        </w:fldChar>
      </w:r>
      <w:r w:rsidRPr="002C50B4">
        <w:instrText xml:space="preserve"> ADDIN EN.CITE.DATA </w:instrText>
      </w:r>
      <w:r w:rsidRPr="002C50B4">
        <w:fldChar w:fldCharType="end"/>
      </w:r>
      <w:r w:rsidRPr="002C50B4">
        <w:fldChar w:fldCharType="separate"/>
      </w:r>
      <w:r w:rsidRPr="002C50B4">
        <w:t>[14-16]</w:t>
      </w:r>
      <w:r w:rsidRPr="002C50B4">
        <w:fldChar w:fldCharType="end"/>
      </w:r>
      <w:r w:rsidRPr="002C50B4">
        <w:t xml:space="preserve">, especially memory </w:t>
      </w:r>
      <w:r w:rsidRPr="002C50B4">
        <w:fldChar w:fldCharType="begin">
          <w:fldData xml:space="preserve">PEVuZE5vdGU+PENpdGU+PEF1dGhvcj5BcnNoYW1pYW48L0F1dGhvcj48WWVhcj4yMDE4PC9ZZWFy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xhYmJyLTE+VGhlIEpvdXJuYWwgb2YgbmV1cm9zY2llbmNl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</w:fldData>
        </w:fldChar>
      </w:r>
      <w:r w:rsidRPr="002C50B4">
        <w:instrText xml:space="preserve"> ADDIN EN.CITE </w:instrText>
      </w:r>
      <w:r w:rsidRPr="002C50B4">
        <w:fldChar w:fldCharType="begin">
          <w:fldData xml:space="preserve">PEVuZE5vdGU+PENpdGU+PEF1dGhvcj5BcnNoYW1pYW48L0F1dGhvcj48WWVhcj4yMDE4PC9ZZWFy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xhYmJyLTE+VGhlIEpvdXJuYWwgb2YgbmV1cm9zY2llbmNl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</w:fldData>
        </w:fldChar>
      </w:r>
      <w:r w:rsidRPr="002C50B4">
        <w:instrText xml:space="preserve"> ADDIN EN.CITE.DATA </w:instrText>
      </w:r>
      <w:r w:rsidRPr="002C50B4">
        <w:fldChar w:fldCharType="end"/>
      </w:r>
      <w:r w:rsidRPr="002C50B4">
        <w:fldChar w:fldCharType="separate"/>
      </w:r>
      <w:r w:rsidRPr="002C50B4">
        <w:t>[17-19]</w:t>
      </w:r>
      <w:r w:rsidRPr="002C50B4">
        <w:fldChar w:fldCharType="end"/>
      </w:r>
      <w:r w:rsidRPr="002C50B4">
        <w:t xml:space="preserve">. The OB is anatomically connected to other brain structures associated with memory processes; it is linked to hippocampal formation through the entorhinal cortex </w:t>
      </w:r>
      <w:r w:rsidRPr="002C50B4">
        <w:fldChar w:fldCharType="begin"/>
      </w:r>
      <w:r w:rsidRPr="002C50B4">
        <w:instrText xml:space="preserve"> ADDIN EN.CITE &lt;EndNote&gt;&lt;Cite&gt;&lt;Author&gt;Vanderwolf&lt;/Author&gt;&lt;Year&gt;1992&lt;/Year&gt;&lt;RecNum&gt;20&lt;/RecNum&gt;&lt;DisplayText&gt;[20]&lt;/DisplayText&gt;&lt;record&gt;&lt;rec-number&gt;20&lt;/rec-number&gt;&lt;foreign-keys&gt;&lt;key app="EN" db-id="zrf0r2p9szz2vfevdzjvf5vk255ssv22ft5v" timestamp="1717241812"&gt;20&lt;/key&gt;&lt;/foreign-keys&gt;&lt;ref-type name="Journal Article"&gt;17&lt;/ref-type&gt;&lt;contributors&gt;&lt;authors&gt;&lt;author&gt;Vanderwolf, C. H.&lt;/author&gt;&lt;/authors&gt;&lt;/contributors&gt;&lt;auth-address&gt;Department of Psychology, University of Western Ontario, London, Canada.&lt;/auth-address&gt;&lt;titles&gt;&lt;title&gt;Hippocampal activity, olfaction, and sniffing: an olfactory input to the dentate gyrus&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197-208&lt;/pages&gt;&lt;volume&gt;593&lt;/volume&gt;&lt;number&gt;2&lt;/number&gt;&lt;edition&gt;1992/10/16&lt;/edition&gt;&lt;keywords&gt;&lt;keyword&gt;Animals&lt;/keyword&gt;&lt;keyword&gt;Avoidance Learning&lt;/keyword&gt;&lt;keyword&gt;Hippocampus/*physiology&lt;/keyword&gt;&lt;keyword&gt;Male&lt;/keyword&gt;&lt;keyword&gt;Membrane Potentials&lt;/keyword&gt;&lt;keyword&gt;*Motor Activity&lt;/keyword&gt;&lt;keyword&gt;*Movement&lt;/keyword&gt;&lt;keyword&gt;Odorants&lt;/keyword&gt;&lt;keyword&gt;Olfactory Bulb/*physiology&lt;/keyword&gt;&lt;keyword&gt;Olfactory Mucosa/physiology&lt;/keyword&gt;&lt;keyword&gt;Posture&lt;/keyword&gt;&lt;keyword&gt;Rats&lt;/keyword&gt;&lt;keyword&gt;Rats, Inbred Strains&lt;/keyword&gt;&lt;keyword&gt;*Smell&lt;/keyword&gt;&lt;/keywords&gt;&lt;dates&gt;&lt;year&gt;1992&lt;/year&gt;&lt;pub-dates&gt;&lt;date&gt;Oct 16&lt;/date&gt;&lt;/pub-dates&gt;&lt;/dates&gt;&lt;isbn&gt;0006-8993 (Print)&amp;#xD;0006-8993&lt;/isbn&gt;&lt;accession-num&gt;1450928&lt;/accession-num&gt;&lt;urls&gt;&lt;/urls&gt;&lt;electronic-resource-num&gt;10.1016/0006-8993(92)91308-2&lt;/electronic-resource-num&gt;&lt;remote-database-provider&gt;NLM&lt;/remote-database-provider&gt;&lt;language&gt;eng&lt;/language&gt;&lt;/record&gt;&lt;/Cite&gt;&lt;/EndNote&gt;</w:instrText>
      </w:r>
      <w:r w:rsidRPr="002C50B4">
        <w:fldChar w:fldCharType="separate"/>
      </w:r>
      <w:r w:rsidRPr="002C50B4">
        <w:t>[20]</w:t>
      </w:r>
      <w:r w:rsidRPr="002C50B4">
        <w:fldChar w:fldCharType="end"/>
      </w:r>
      <w:r w:rsidRPr="002C50B4">
        <w:t xml:space="preserve"> and reciprocally receives direct synapses from the ventral region of the hippocampus </w:t>
      </w:r>
      <w:r w:rsidRPr="002C50B4">
        <w:fldChar w:fldCharType="begin">
          <w:fldData xml:space="preserve">PEVuZE5vdGU+PENpdGU+PEF1dGhvcj52YW4gR3JvZW48L0F1dGhvcj48WWVhcj4xOTkwPC9ZZWFy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==
</w:fldData>
        </w:fldChar>
      </w:r>
      <w:r w:rsidRPr="002C50B4">
        <w:instrText xml:space="preserve"> ADDIN EN.CITE </w:instrText>
      </w:r>
      <w:r w:rsidRPr="002C50B4">
        <w:fldChar w:fldCharType="begin">
          <w:fldData xml:space="preserve">PEVuZE5vdGU+PENpdGU+PEF1dGhvcj52YW4gR3JvZW48L0F1dGhvcj48WWVhcj4xOTkwPC9ZZWFy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==
</w:fldData>
        </w:fldChar>
      </w:r>
      <w:r w:rsidRPr="002C50B4">
        <w:instrText xml:space="preserve"> ADDIN EN.CITE.DATA </w:instrText>
      </w:r>
      <w:r w:rsidRPr="002C50B4">
        <w:fldChar w:fldCharType="end"/>
      </w:r>
      <w:r w:rsidRPr="002C50B4">
        <w:fldChar w:fldCharType="separate"/>
      </w:r>
      <w:r w:rsidRPr="002C50B4">
        <w:t>[21]</w:t>
      </w:r>
      <w:r w:rsidRPr="002C50B4">
        <w:fldChar w:fldCharType="end"/>
      </w:r>
      <w:r w:rsidRPr="002C50B4">
        <w:t xml:space="preserve">. Furthermore, OB and medial prefrontal cortex (mPFC) have structural and functional connections during cognitive performances </w:t>
      </w:r>
      <w:r w:rsidRPr="002C50B4">
        <w:fldChar w:fldCharType="begin">
          <w:fldData xml:space="preserve">PEVuZE5vdGU+PENpdGU+PEF1dGhvcj5Nb2Jlcmx5PC9BdXRob3I+PFllYXI+MjAxODwvWWVhcj48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NTI4PC9wYWdlcz48dm9sdW1lPjk8L3ZvbHVtZT48bnVtYmVyPjE8L251bWJl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==
</w:fldData>
        </w:fldChar>
      </w:r>
      <w:r w:rsidRPr="002C50B4">
        <w:instrText xml:space="preserve"> ADDIN EN.CITE </w:instrText>
      </w:r>
      <w:r w:rsidRPr="002C50B4">
        <w:fldChar w:fldCharType="begin">
          <w:fldData xml:space="preserve">PEVuZE5vdGU+PENpdGU+PEF1dGhvcj5Nb2Jlcmx5PC9BdXRob3I+PFllYXI+MjAxODwvWWVhcj48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NTI4PC9wYWdlcz48dm9sdW1lPjk8L3ZvbHVtZT48bnVtYmVyPjE8L251bWJl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==
</w:fldData>
        </w:fldChar>
      </w:r>
      <w:r w:rsidRPr="002C50B4">
        <w:instrText xml:space="preserve"> ADDIN EN.CITE.DATA </w:instrText>
      </w:r>
      <w:r w:rsidRPr="002C50B4">
        <w:fldChar w:fldCharType="end"/>
      </w:r>
      <w:r w:rsidRPr="002C50B4">
        <w:fldChar w:fldCharType="separate"/>
      </w:r>
      <w:r w:rsidRPr="002C50B4">
        <w:t>[22, 23]</w:t>
      </w:r>
      <w:r w:rsidRPr="002C50B4">
        <w:fldChar w:fldCharType="end"/>
      </w:r>
      <w:r w:rsidRPr="002C50B4">
        <w:t>.</w:t>
      </w:r>
    </w:p>
    <w:p w14:paraId="4D985B12" w14:textId="07F8DF26" w:rsidR="002C50B4" w:rsidRPr="002C50B4" w:rsidRDefault="002C50B4" w:rsidP="00967F83">
      <w:pPr>
        <w:pStyle w:val="MainText"/>
      </w:pPr>
      <w:r w:rsidRPr="002C50B4">
        <w:t xml:space="preserve">Anatomically, the lateral entorhinal cortex receives inputs from the OB and piriform cortex. The perforant pathway through the entorhinal cortex excites the dentate gyrus, CA1, and CA3, establishing a link between olfactory sensory regions and the hippocampus </w:t>
      </w:r>
      <w:r w:rsidRPr="002C50B4">
        <w:fldChar w:fldCharType="begin"/>
      </w:r>
      <w:r w:rsidRPr="002C50B4">
        <w:instrText xml:space="preserve"> ADDIN EN.CITE &lt;EndNote&gt;&lt;Cite&gt;&lt;Author&gt;Granger&lt;/Author&gt;&lt;Year&gt;1991&lt;/Year&gt;&lt;RecNum&gt;24&lt;/RecNum&gt;&lt;DisplayText&gt;[24]&lt;/DisplayText&gt;&lt;record&gt;&lt;rec-number&gt;24&lt;/rec-number&gt;&lt;foreign-keys&gt;&lt;key app="EN" db-id="zrf0r2p9szz2vfevdzjvf5vk255ssv22ft5v" timestamp="1717241812"&gt;24&lt;/key&gt;&lt;/foreign-keys&gt;&lt;ref-type name="Journal Article"&gt;17&lt;/ref-type&gt;&lt;contributors&gt;&lt;authors&gt;&lt;author&gt;Granger, R.&lt;/author&gt;&lt;author&gt;Lynch, G.&lt;/author&gt;&lt;/authors&gt;&lt;/contributors&gt;&lt;auth-address&gt;Center for the Neurobiology of Learning and Memory, University of California, Irvine 92717.&lt;/auth-address&gt;&lt;titles&gt;&lt;title&gt;Higher olfactory processes: perceptual learning and memory&lt;/title&gt;&lt;secondary-title&gt;Curr Opin Neurobiol&lt;/secondary-title&gt;&lt;alt-title&gt;Current opinion in neurobiology&lt;/alt-title&gt;&lt;/titles&gt;&lt;periodical&gt;&lt;full-title&gt;Curr Opin Neurobiol&lt;/full-title&gt;&lt;abbr-1&gt;Current opinion in neurobiology&lt;/abbr-1&gt;&lt;/periodical&gt;&lt;alt-periodical&gt;&lt;full-title&gt;Curr Opin Neurobiol&lt;/full-title&gt;&lt;abbr-1&gt;Current opinion in neurobiology&lt;/abbr-1&gt;&lt;/alt-periodical&gt;&lt;pages&gt;209-14&lt;/pages&gt;&lt;volume&gt;1&lt;/volume&gt;&lt;number&gt;2&lt;/number&gt;&lt;edition&gt;1991/08/01&lt;/edition&gt;&lt;keywords&gt;&lt;keyword&gt;Animals&lt;/keyword&gt;&lt;keyword&gt;Behavior, Animal&lt;/keyword&gt;&lt;keyword&gt;Humans&lt;/keyword&gt;&lt;keyword&gt;Learning/*physiology&lt;/keyword&gt;&lt;keyword&gt;Memory/*physiology&lt;/keyword&gt;&lt;keyword&gt;Models, Neurological&lt;/keyword&gt;&lt;keyword&gt;Neuronal Plasticity&lt;/keyword&gt;&lt;keyword&gt;Olfactory Pathways/*physiology&lt;/keyword&gt;&lt;keyword&gt;Smell/*physiology&lt;/keyword&gt;&lt;/keywords&gt;&lt;dates&gt;&lt;year&gt;1991&lt;/year&gt;&lt;pub-dates&gt;&lt;date&gt;Aug&lt;/date&gt;&lt;/pub-dates&gt;&lt;/dates&gt;&lt;isbn&gt;0959-4388 (Print)&amp;#xD;0959-4388&lt;/isbn&gt;&lt;accession-num&gt;1821183&lt;/accession-num&gt;&lt;urls&gt;&lt;/urls&gt;&lt;electronic-resource-num&gt;10.1016/0959-4388(91)90080-q&lt;/electronic-resource-num&gt;&lt;remote-database-provider&gt;NLM&lt;/remote-database-provider&gt;&lt;language&gt;eng&lt;/language&gt;&lt;/record&gt;&lt;/Cite&gt;&lt;/EndNote&gt;</w:instrText>
      </w:r>
      <w:r w:rsidRPr="002C50B4">
        <w:fldChar w:fldCharType="separate"/>
      </w:r>
      <w:r w:rsidRPr="002C50B4">
        <w:t>[24]</w:t>
      </w:r>
      <w:r w:rsidRPr="002C50B4">
        <w:fldChar w:fldCharType="end"/>
      </w:r>
      <w:r w:rsidRPr="002C50B4">
        <w:t xml:space="preserve">. </w:t>
      </w:r>
    </w:p>
    <w:p w14:paraId="68EAA92A" w14:textId="69258BA5" w:rsidR="002C50B4" w:rsidRPr="002C50B4" w:rsidRDefault="002C50B4" w:rsidP="00AA0E1E">
      <w:pPr>
        <w:pStyle w:val="MainText"/>
      </w:pPr>
      <w:r w:rsidRPr="002C50B4">
        <w:t>Disrupted connectivity in the olfactory bulb</w:t>
      </w:r>
      <w:r w:rsidRPr="002C50B4">
        <w:noBreakHyphen/>
        <w:t>entorhinal cortex</w:t>
      </w:r>
      <w:r w:rsidRPr="002C50B4">
        <w:noBreakHyphen/>
        <w:t>dorsal hippocampus circuit is associated with recognition memory deficit in Alzheimer’s disease model. On the other hand, Olfactory</w:t>
      </w:r>
      <w:r w:rsidRPr="002C50B4">
        <w:rPr>
          <w:b/>
          <w:bCs/>
        </w:rPr>
        <w:t xml:space="preserve"> </w:t>
      </w:r>
      <w:r w:rsidRPr="002C50B4">
        <w:t>bulb</w:t>
      </w:r>
      <w:r w:rsidRPr="002C50B4">
        <w:rPr>
          <w:b/>
          <w:bCs/>
        </w:rPr>
        <w:t xml:space="preserve"> </w:t>
      </w:r>
      <w:r w:rsidRPr="002C50B4">
        <w:t>has been considered a pivotal regulator of neural activity in the brain during cognitive performances [22]. Given the connection between the OE and the OB, as well as the association between the OB and the hippocampus - an area vital for memory and learning that is commonly affected by seizures and Alzheimer’s disease - our research explored the potential feature of electrically stimulating the OE. This study aimed to devise treatments for conditions linked to neurodegenerative diseases that do not require the implantation of electrodes in deep brain areas.</w:t>
      </w:r>
      <w:r w:rsidR="00AA0E1E" w:rsidRPr="00AA0E1E">
        <w:t xml:space="preserve"> </w:t>
      </w:r>
    </w:p>
    <w:p w14:paraId="0864E62E" w14:textId="1ED8C775" w:rsidR="0018759F" w:rsidRDefault="00967F83" w:rsidP="00967F83">
      <w:pPr>
        <w:pStyle w:val="Mainheader"/>
      </w:pPr>
      <w:r w:rsidRPr="002C50B4">
        <w:t>MATERIALS AND METHODS</w:t>
      </w:r>
    </w:p>
    <w:p w14:paraId="347705CC" w14:textId="77777777" w:rsidR="002C50B4" w:rsidRPr="002C50B4" w:rsidRDefault="002C50B4" w:rsidP="008642FF">
      <w:pPr>
        <w:pStyle w:val="Firstsubheading"/>
        <w:spacing w:before="120"/>
        <w:rPr>
          <w:rFonts w:eastAsia="STIX-Regular"/>
        </w:rPr>
      </w:pPr>
      <w:r w:rsidRPr="002C50B4">
        <w:rPr>
          <w:rFonts w:eastAsia="STIX-Regular"/>
        </w:rPr>
        <w:t xml:space="preserve">Animals </w:t>
      </w:r>
    </w:p>
    <w:p w14:paraId="55262977" w14:textId="77777777" w:rsidR="002C50B4" w:rsidRPr="002C50B4" w:rsidRDefault="002C50B4" w:rsidP="002C50B4">
      <w:pPr>
        <w:pStyle w:val="Firstparagraph"/>
      </w:pPr>
      <w:r w:rsidRPr="002C50B4">
        <w:t>Five adult male C57BL/6 mice, aged 3-4 months and weighing 20–25 g, were procured from the Tarbiat Modares University in Tehran, Iran. They were housed in a controlled environment with a temperature of 21±2°C, a 12-hour light-dark cycle, and unrestricted access to food and water.</w:t>
      </w:r>
    </w:p>
    <w:p w14:paraId="3411A993" w14:textId="77777777" w:rsidR="002C50B4" w:rsidRPr="002C50B4" w:rsidRDefault="002C50B4" w:rsidP="00967F83">
      <w:pPr>
        <w:pStyle w:val="Firstsubheading"/>
        <w:rPr>
          <w:rFonts w:eastAsia="STIX-Regular"/>
        </w:rPr>
      </w:pPr>
      <w:r w:rsidRPr="002C50B4">
        <w:rPr>
          <w:rFonts w:eastAsia="STIX-Regular"/>
        </w:rPr>
        <w:lastRenderedPageBreak/>
        <w:t xml:space="preserve">Stereotaxic surgery </w:t>
      </w:r>
    </w:p>
    <w:p w14:paraId="24A34319" w14:textId="77777777" w:rsidR="002C50B4" w:rsidRPr="002C50B4" w:rsidRDefault="002C50B4" w:rsidP="002C50B4">
      <w:pPr>
        <w:pStyle w:val="Firstparagraph"/>
      </w:pPr>
      <w:r w:rsidRPr="002C50B4">
        <w:t>Mice were anesthetized with an intraperitoneal injection of ketamine/xylazine (100 mg/kg ketamine and 10 mg/kg xylazine). An additional dose of anesthesia was administered 45– 50 minutes after the initial dose in response to the reduced anesthetic effect of ketamine/xylazine. The booster dose consisted of half the original amount, specifically ketamine at 50 mg/kg and xylazine at 5 mg/kg. The anesthetic booster dose did not cause cardiorespiratory arrest in any of the subjects.</w:t>
      </w:r>
    </w:p>
    <w:p w14:paraId="2651CFA1" w14:textId="77777777" w:rsidR="002C50B4" w:rsidRPr="002C50B4" w:rsidRDefault="002C50B4" w:rsidP="00967F83">
      <w:pPr>
        <w:pStyle w:val="MainText"/>
      </w:pPr>
      <w:r w:rsidRPr="002C50B4">
        <w:t>The stereotaxic frame and necessary materials were prepared and sterilized. After evaluating the depth of anesthesia using withdrawal reflexes from tail and toe pinches, the animal was securely positioned in the stereotaxic frame by fixing its head between ear bars. Mice were securely held in a stereotaxic frame (Stoelting, USA). Next, the tongue of the mice was gently retracted to the side using forceps, and the incisor bar was carefully placed between the upper and lower jaws. To expose the skull, the top of each animal’s head was shaved using sharp scissors. The surgical site was rubbed with ethanol. Finally, an ophthalmic ointment was applied to prevent dry eye.</w:t>
      </w:r>
    </w:p>
    <w:p w14:paraId="2B971A26" w14:textId="77777777" w:rsidR="002C50B4" w:rsidRPr="002C50B4" w:rsidRDefault="002C50B4" w:rsidP="00967F83">
      <w:pPr>
        <w:pStyle w:val="MainText"/>
      </w:pPr>
      <w:r w:rsidRPr="002C50B4">
        <w:t>A surgical incision was made with a blade from the back to the front, starting at the base of the skull and extending between eyes. The incision for clearance of the OE continued to the front of the nasal suture. Holders were then used to carefully remove the skin from the incision site. Sterile swabs were used to expose the skull (Figure 1A). The exposed skull surface was then dried to improve the visibility of the bregma and other cranial sutures.</w:t>
      </w:r>
    </w:p>
    <w:p w14:paraId="5ED2E24B" w14:textId="77777777" w:rsidR="002C50B4" w:rsidRPr="002C50B4" w:rsidRDefault="002C50B4" w:rsidP="00967F83">
      <w:pPr>
        <w:pStyle w:val="MainText"/>
      </w:pPr>
      <w:r w:rsidRPr="002C50B4">
        <w:t>A syringe needle tip was used to identify and mark two reference points: bregma, located at the intersection of the sagittal suture with the coronal suture, and lambda, situated at the intersection of the sagittal suture with the lambdoidal suture (Fig1A). The coordinates for the anteroposterior (AP) and mediolateral (ML) positions of both points were documented. To determine the AP difference between bregma and lambda (AP</w:t>
      </w:r>
      <w:r w:rsidRPr="002C50B4">
        <w:rPr>
          <w:vertAlign w:val="subscript"/>
        </w:rPr>
        <w:t>Bregma</w:t>
      </w:r>
      <w:r w:rsidRPr="002C50B4">
        <w:t xml:space="preserve"> − AP</w:t>
      </w:r>
      <w:r w:rsidRPr="002C50B4">
        <w:rPr>
          <w:vertAlign w:val="subscript"/>
        </w:rPr>
        <w:t>Lambda</w:t>
      </w:r>
      <w:r w:rsidRPr="002C50B4">
        <w:t xml:space="preserve">), the AP coordinates of bregma were subtracted from the AP coordinates of lambda. If the resulting value is 4.21±0.51, no correction coefficient (CC) is necessary. However, if the value falls outside this range, CC should be </w:t>
      </w:r>
      <w:r w:rsidRPr="002C50B4">
        <w:t>applied to ascertain the desired location coordinates.</w:t>
      </w:r>
    </w:p>
    <w:p w14:paraId="5B4043D1" w14:textId="77777777" w:rsidR="002C50B4" w:rsidRPr="002C50B4" w:rsidRDefault="002C50B4" w:rsidP="00967F83">
      <w:pPr>
        <w:pStyle w:val="MainText"/>
      </w:pPr>
      <w:r w:rsidRPr="002C50B4">
        <w:t xml:space="preserve">The desired location for recording was the right hemisphere. According to Paxinos and Franklin's Mouse Brain atlas, the coordinates for the right dorsal hippocampus (CA1) was AP= -2, ML= +1.7, DV= 1.6; for the right ventral hippocampus (CA1), the coordinates were AP= -3.8, ML= +3.6, DV= 3.4; for the OB, the coordinates were AP= -4.7, ML= +1, DV= 1 (all coordinates from the dura mater). According to Karalis et al., 2022 </w:t>
      </w:r>
      <w:r w:rsidRPr="002C50B4">
        <w:fldChar w:fldCharType="begin"/>
      </w:r>
      <w:r w:rsidRPr="002C50B4">
        <w:instrText xml:space="preserve"> ADDIN EN.CITE &lt;EndNote&gt;&lt;Cite&gt;&lt;Author&gt;Karalis&lt;/Author&gt;&lt;Year&gt;2022&lt;/Year&gt;&lt;RecNum&gt;25&lt;/RecNum&gt;&lt;DisplayText&gt;[48]&lt;/DisplayText&gt;&lt;record&gt;&lt;rec-number&gt;25&lt;/rec-number&gt;&lt;foreign-keys&gt;&lt;key app="EN" db-id="zrf0r2p9szz2vfevdzjvf5vk255ssv22ft5v" timestamp="1717241812"&gt;25&lt;/key&gt;&lt;/foreign-keys&gt;&lt;ref-type name="Journal Article"&gt;17&lt;/ref-type&gt;&lt;contributors&gt;&lt;authors&gt;&lt;author&gt;Karalis, Nikolaos&lt;/author&gt;&lt;author&gt;Sirota, Anton&lt;/author&gt;&lt;/authors&gt;&lt;/contributors&gt;&lt;titles&gt;&lt;title&gt;Breathing coordinates cortico-hippocampal dynamics in mice during offline states&lt;/title&gt;&lt;secondary-title&gt;Nature Communications&lt;/secondary-title&gt;&lt;/titles&gt;&lt;periodical&gt;&lt;full-title&gt;Nat Commun&lt;/full-title&gt;&lt;abbr-1&gt;Nature communications&lt;/abbr-1&gt;&lt;/periodical&gt;&lt;pages&gt;467&lt;/pages&gt;&lt;volume&gt;13&lt;/volume&gt;&lt;number&gt;1&lt;/number&gt;&lt;dates&gt;&lt;year&gt;2022&lt;/year&gt;&lt;pub-dates&gt;&lt;date&gt;2022/01/24&lt;/date&gt;&lt;/pub-dates&gt;&lt;/dates&gt;&lt;isbn&gt;2041-1723&lt;/isbn&gt;&lt;urls&gt;&lt;related-urls&gt;&lt;url&gt;https://doi.org/10.1038/s41467-022-28090-5&lt;/url&gt;&lt;/related-urls&gt;&lt;/urls&gt;&lt;electronic-resource-num&gt;10.1038/s41467-022-28090-5&lt;/electronic-resource-num&gt;&lt;/record&gt;&lt;/Cite&gt;&lt;/EndNote&gt;</w:instrText>
      </w:r>
      <w:r w:rsidRPr="002C50B4">
        <w:fldChar w:fldCharType="separate"/>
      </w:r>
      <w:r w:rsidRPr="002C50B4">
        <w:t>[48]</w:t>
      </w:r>
      <w:r w:rsidRPr="002C50B4">
        <w:fldChar w:fldCharType="end"/>
      </w:r>
      <w:r w:rsidRPr="002C50B4">
        <w:t>, the coordinates for OE was AP: + 3 mm from the nasal fissure, ML: + 0.5 mm from the midline (Fig1). In this study, we confirmed the coordination of the OE by 1) Pontamine sky blue injection, 2) evoked field potential recording, and 3) histological study.</w:t>
      </w:r>
    </w:p>
    <w:p w14:paraId="4B768A55" w14:textId="77777777" w:rsidR="002C50B4" w:rsidRPr="002C50B4" w:rsidRDefault="002C50B4" w:rsidP="00967F83">
      <w:pPr>
        <w:pStyle w:val="Firstsubheading"/>
        <w:rPr>
          <w:rFonts w:eastAsia="STIX-Regular"/>
        </w:rPr>
      </w:pPr>
      <w:r w:rsidRPr="002C50B4">
        <w:rPr>
          <w:rFonts w:eastAsia="STIX-Regular"/>
        </w:rPr>
        <w:t>Electrode insertion procedures</w:t>
      </w:r>
    </w:p>
    <w:p w14:paraId="1DA5BDD1" w14:textId="77777777" w:rsidR="002C50B4" w:rsidRPr="002C50B4" w:rsidRDefault="002C50B4" w:rsidP="002C50B4">
      <w:pPr>
        <w:pStyle w:val="Firstparagraph"/>
      </w:pPr>
      <w:r w:rsidRPr="002C50B4">
        <w:t xml:space="preserve">First, we determined the coordinates of the dorsal hippocampus, ventral hippocampus, OB, and OE and then inserted the reference electrode. The coordinates are determined and marked according to the location of the original bregma. A hole was created at the marked site by using a dental micromotor hand drill (Fig1B). Saline was used to maintain hydration of the exposed dura mater.  </w:t>
      </w:r>
    </w:p>
    <w:p w14:paraId="7A6FB3B8" w14:textId="77777777" w:rsidR="002C50B4" w:rsidRPr="002C50B4" w:rsidRDefault="002C50B4" w:rsidP="00967F83">
      <w:pPr>
        <w:pStyle w:val="Firstparagraph"/>
        <w:ind w:firstLine="288"/>
      </w:pPr>
      <w:r w:rsidRPr="002C50B4">
        <w:t xml:space="preserve">Next, the syringe needle tip was replaced with a monopolar stainless-steel </w:t>
      </w:r>
      <w:r w:rsidRPr="002C50B4">
        <w:rPr>
          <w:rStyle w:val="MainTextChar"/>
        </w:rPr>
        <w:t>electrode on the right arm of the stereotaxic frame. The electrode was positioned at the right dorsal hippocampal CA1 region. Using the dorsoventral axis (DV), the electrode holder was lowered until the tip of the electrode touched the dura mater surface. The DV values were recorded and calculated. The recording electrode was slowly advanced into the brain until it reached the calculated depth, and then secured with a small amount of epoxy glue. The procedures for the ventral hippocampus and OB were identical (Fig1C and D). However, after inserting the electrode into the OB, we intentionally did not secure it using</w:t>
      </w:r>
      <w:r w:rsidRPr="002C50B4">
        <w:t xml:space="preserve"> epoxy glue. This decision was made to accurately calculate the correct site of the OB electrode, particularly after applying stimulation to the OE. </w:t>
      </w:r>
    </w:p>
    <w:p w14:paraId="2A4E8DE9" w14:textId="7655D61E" w:rsidR="002C50B4" w:rsidRPr="002C50B4" w:rsidRDefault="002C50B4" w:rsidP="00967F83">
      <w:pPr>
        <w:pStyle w:val="MainText"/>
      </w:pPr>
      <w:r w:rsidRPr="002C50B4">
        <w:t xml:space="preserve">A stimulation electrode (bipolar electrode) was placed in the OE. However, we inserted the electrode on top of the nasal bone, and the determination of the exact placement of the </w:t>
      </w:r>
      <w:r w:rsidR="00AA0E1E">
        <w:rPr>
          <w:noProof/>
        </w:rPr>
        <w:lastRenderedPageBreak/>
        <mc:AlternateContent>
          <mc:Choice Requires="wpg">
            <w:drawing>
              <wp:anchor distT="0" distB="182880" distL="114300" distR="114300" simplePos="0" relativeHeight="251660288" behindDoc="0" locked="0" layoutInCell="1" allowOverlap="0" wp14:anchorId="0EDEB2D9" wp14:editId="3A0BF48D">
                <wp:simplePos x="0" y="0"/>
                <wp:positionH relativeFrom="margin">
                  <wp:posOffset>386393</wp:posOffset>
                </wp:positionH>
                <wp:positionV relativeFrom="page">
                  <wp:posOffset>928048</wp:posOffset>
                </wp:positionV>
                <wp:extent cx="5687060" cy="5761355"/>
                <wp:effectExtent l="0" t="0" r="8890" b="0"/>
                <wp:wrapTopAndBottom/>
                <wp:docPr id="2076207213" name="Group 8"/>
                <wp:cNvGraphicFramePr/>
                <a:graphic xmlns:a="http://schemas.openxmlformats.org/drawingml/2006/main">
                  <a:graphicData uri="http://schemas.microsoft.com/office/word/2010/wordprocessingGroup">
                    <wpg:wgp>
                      <wpg:cNvGrpSpPr/>
                      <wpg:grpSpPr>
                        <a:xfrm>
                          <a:off x="0" y="0"/>
                          <a:ext cx="5687060" cy="5761355"/>
                          <a:chOff x="-1905" y="0"/>
                          <a:chExt cx="5687060" cy="5768550"/>
                        </a:xfrm>
                      </wpg:grpSpPr>
                      <pic:pic xmlns:pic="http://schemas.openxmlformats.org/drawingml/2006/picture">
                        <pic:nvPicPr>
                          <pic:cNvPr id="1940322211" name="Picture 1"/>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477629" y="0"/>
                            <a:ext cx="4776760" cy="5223364"/>
                          </a:xfrm>
                          <a:prstGeom prst="rect">
                            <a:avLst/>
                          </a:prstGeom>
                          <a:noFill/>
                          <a:ln>
                            <a:noFill/>
                          </a:ln>
                        </pic:spPr>
                      </pic:pic>
                      <wps:wsp>
                        <wps:cNvPr id="1456761900" name="Text Box 1"/>
                        <wps:cNvSpPr txBox="1"/>
                        <wps:spPr>
                          <a:xfrm>
                            <a:off x="-1905" y="5162760"/>
                            <a:ext cx="5687060" cy="605790"/>
                          </a:xfrm>
                          <a:prstGeom prst="rect">
                            <a:avLst/>
                          </a:prstGeom>
                          <a:solidFill>
                            <a:prstClr val="white"/>
                          </a:solidFill>
                          <a:ln>
                            <a:noFill/>
                          </a:ln>
                        </wps:spPr>
                        <wps:txbx>
                          <w:txbxContent>
                            <w:p w14:paraId="384DE03D" w14:textId="7EDD7594" w:rsidR="00AA0E1E" w:rsidRPr="009F7D64" w:rsidRDefault="00AA0E1E" w:rsidP="00AA0E1E">
                              <w:pPr>
                                <w:pStyle w:val="Captions"/>
                                <w:rPr>
                                  <w:rFonts w:asciiTheme="majorBidi" w:eastAsia="STIX-Regular" w:hAnsiTheme="majorBidi" w:cstheme="majorBidi"/>
                                </w:rPr>
                              </w:pPr>
                              <w:r w:rsidRPr="007E45AC">
                                <w:rPr>
                                  <w:b/>
                                  <w:bCs/>
                                </w:rPr>
                                <w:t>Figure 1</w:t>
                              </w:r>
                              <w:r>
                                <w:rPr>
                                  <w:b/>
                                  <w:bCs/>
                                </w:rPr>
                                <w:t>.</w:t>
                              </w:r>
                              <w:r w:rsidRPr="007E45AC">
                                <w:t xml:space="preserve"> Coordination of the specific area in the brain. The presentation of lambda, bregma, and nasal sutures</w:t>
                              </w:r>
                              <w:r>
                                <w:t xml:space="preserve"> (NS)</w:t>
                              </w:r>
                              <w:r w:rsidRPr="007E45AC">
                                <w:t xml:space="preserve"> (A). The placement of the reference electrode (a), and electrodes in the dorsal hippocampus (b), ventral hippocampus (c), OB (d), and OE (e) (B and C). Positioning of mice on the stereotaxic device during evoked field potential recording (D</w:t>
                              </w:r>
                              <w:r>
                                <w:t>)</w:t>
                              </w:r>
                              <w:r w:rsidRPr="00D84033">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EDEB2D9" id="Group 8" o:spid="_x0000_s1029" style="position:absolute;left:0;text-align:left;margin-left:30.4pt;margin-top:73.05pt;width:447.8pt;height:453.65pt;z-index:251660288;mso-wrap-distance-bottom:14.4pt;mso-position-horizontal-relative:margin;mso-position-vertical-relative:page;mso-width-relative:margin;mso-height-relative:margin" coordorigin="-19" coordsize="56870,576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left:4776;width:47767;height:52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">
                  <v:imagedata r:id="rId18" o:title=""/>
                </v:shape>
                <v:shapetype id="_x0000_t202" coordsize="21600,21600" o:spt="202" path="m,l,21600r21600,l21600,xe">
                  <v:stroke joinstyle="miter"/>
                  <v:path gradientshapeok="t" o:connecttype="rect"/>
                </v:shapetype>
                <v:shape id="Text Box 1" o:spid="_x0000_s1031" type="#_x0000_t202" style="position:absolute;left:-19;top:51627;width:56870;height:6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" stroked="f">
                  <v:textbox style="mso-fit-shape-to-text:t" inset="0,0,0,0">
                    <w:txbxContent>
                      <w:p w14:paraId="384DE03D" w14:textId="7EDD7594" w:rsidR="00AA0E1E" w:rsidRPr="009F7D64" w:rsidRDefault="00AA0E1E" w:rsidP="00AA0E1E">
                        <w:pPr>
                          <w:pStyle w:val="Captions"/>
                          <w:rPr>
                            <w:rFonts w:asciiTheme="majorBidi" w:eastAsia="STIX-Regular" w:hAnsiTheme="majorBidi" w:cstheme="majorBidi"/>
                          </w:rPr>
                        </w:pPr>
                        <w:r w:rsidRPr="007E45AC">
                          <w:rPr>
                            <w:b/>
                            <w:bCs/>
                          </w:rPr>
                          <w:t>Figure 1</w:t>
                        </w:r>
                        <w:r>
                          <w:rPr>
                            <w:b/>
                            <w:bCs/>
                          </w:rPr>
                          <w:t>.</w:t>
                        </w:r>
                        <w:r w:rsidRPr="007E45AC">
                          <w:t xml:space="preserve"> Coordination of the specific area in the brain. The presentation of lambda, bregma, and nasal sutures</w:t>
                        </w:r>
                        <w:r>
                          <w:t xml:space="preserve"> (NS)</w:t>
                        </w:r>
                        <w:r w:rsidRPr="007E45AC">
                          <w:t xml:space="preserve"> (A). The placement of the reference electrode (a), and electrodes in the dorsal hippocampus (b), ventral hippocampus (c), OB (d), and OE (e) (B and C). Positioning of mice on the stereotaxic device during evoked field potential recording (D</w:t>
                        </w:r>
                        <w:r>
                          <w:t>)</w:t>
                        </w:r>
                        <w:r w:rsidRPr="00D84033">
                          <w:t>.</w:t>
                        </w:r>
                      </w:p>
                    </w:txbxContent>
                  </v:textbox>
                </v:shape>
                <w10:wrap type="topAndBottom" anchorx="margin" anchory="page"/>
              </v:group>
            </w:pict>
          </mc:Fallback>
        </mc:AlternateContent>
      </w:r>
      <w:r w:rsidRPr="002C50B4">
        <w:t>electrode depended on the fEPSP magnitude in the OB and the dorsal and ventral hippocampus.</w:t>
      </w:r>
      <w:r w:rsidR="00AA0E1E" w:rsidRPr="00AA0E1E">
        <w:rPr>
          <w:rStyle w:val="Strong"/>
          <w:rFonts w:cstheme="minorHAnsi"/>
          <w:b w:val="0"/>
          <w:bCs w:val="0"/>
          <w:i/>
          <w:iCs/>
          <w:noProof/>
        </w:rPr>
        <w:t xml:space="preserve"> </w:t>
      </w:r>
    </w:p>
    <w:p w14:paraId="6C0B09F9" w14:textId="7BAF1CBA" w:rsidR="002C50B4" w:rsidRPr="002C50B4" w:rsidRDefault="002C50B4" w:rsidP="00967F83">
      <w:pPr>
        <w:pStyle w:val="Firstsubheading"/>
        <w:rPr>
          <w:rFonts w:eastAsia="STIX-Regular"/>
        </w:rPr>
      </w:pPr>
      <w:r w:rsidRPr="002C50B4">
        <w:rPr>
          <w:rFonts w:eastAsia="STIX-Regular"/>
        </w:rPr>
        <w:t>Pontamine sky blue (PSB) injection</w:t>
      </w:r>
      <w:bookmarkStart w:id="5" w:name="_Hlk168148600"/>
      <w:r w:rsidRPr="002C50B4">
        <w:rPr>
          <w:rFonts w:eastAsia="STIX-Regular"/>
        </w:rPr>
        <w:t xml:space="preserve"> </w:t>
      </w:r>
    </w:p>
    <w:p w14:paraId="7E8A93EF" w14:textId="33AC4F44" w:rsidR="002C50B4" w:rsidRPr="002C50B4" w:rsidRDefault="002C50B4" w:rsidP="002C50B4">
      <w:pPr>
        <w:pStyle w:val="Firstparagraph"/>
      </w:pPr>
      <w:r w:rsidRPr="002C50B4">
        <w:t xml:space="preserve">PSB is used as a marker in physiological and pharmacological experiments in biomedicine, and for histological applications </w:t>
      </w:r>
      <w:r w:rsidRPr="002C50B4">
        <w:fldChar w:fldCharType="begin">
          <w:fldData xml:space="preserve">PEVuZE5vdGU+PENpdGU+PEF1dGhvcj5OYWdhbm88L0F1dGhvcj48WWVhcj4yMDA0PC9ZZWFyPjxS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</w:fldData>
        </w:fldChar>
      </w:r>
      <w:r w:rsidRPr="002C50B4">
        <w:instrText xml:space="preserve"> ADDIN EN.CITE </w:instrText>
      </w:r>
      <w:r w:rsidRPr="002C50B4">
        <w:fldChar w:fldCharType="begin">
          <w:fldData xml:space="preserve">PEVuZE5vdGU+PENpdGU+PEF1dGhvcj5OYWdhbm88L0F1dGhvcj48WWVhcj4yMDA0PC9ZZWFyPjxS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</w:fldData>
        </w:fldChar>
      </w:r>
      <w:r w:rsidRPr="002C50B4">
        <w:instrText xml:space="preserve"> ADDIN EN.CITE.DATA </w:instrText>
      </w:r>
      <w:r w:rsidRPr="002C50B4">
        <w:fldChar w:fldCharType="end"/>
      </w:r>
      <w:r w:rsidRPr="002C50B4">
        <w:fldChar w:fldCharType="separate"/>
      </w:r>
      <w:r w:rsidRPr="002C50B4">
        <w:t>[49]</w:t>
      </w:r>
      <w:r w:rsidRPr="002C50B4">
        <w:fldChar w:fldCharType="end"/>
      </w:r>
      <w:r w:rsidRPr="002C50B4">
        <w:t xml:space="preserve">. In this study, PSB was initially injected into the OE. To determine the location of the OE, we utilized the coordinates provided by Karalis et al. </w:t>
      </w:r>
      <w:r w:rsidRPr="002C50B4">
        <w:fldChar w:fldCharType="begin"/>
      </w:r>
      <w:r w:rsidRPr="002C50B4">
        <w:instrText xml:space="preserve"> ADDIN EN.CITE &lt;EndNote&gt;&lt;Cite&gt;&lt;Author&gt;Karalis&lt;/Author&gt;&lt;Year&gt;2022&lt;/Year&gt;&lt;RecNum&gt;25&lt;/RecNum&gt;&lt;DisplayText&gt;[48]&lt;/DisplayText&gt;&lt;record&gt;&lt;rec-number&gt;25&lt;/rec-number&gt;&lt;foreign-keys&gt;&lt;key app="EN" db-id="zrf0r2p9szz2vfevdzjvf5vk255ssv22ft5v" timestamp="1717241812"&gt;25&lt;/key&gt;&lt;/foreign-keys&gt;&lt;ref-type name="Journal Article"&gt;17&lt;/ref-type&gt;&lt;contributors&gt;&lt;authors&gt;&lt;author&gt;Karalis, Nikolaos&lt;/author&gt;&lt;author&gt;Sirota, Anton&lt;/author&gt;&lt;/authors&gt;&lt;/contributors&gt;&lt;titles&gt;&lt;title&gt;Breathing coordinates cortico-hippocampal dynamics in mice during offline states&lt;/title&gt;&lt;secondary-title&gt;Nature Communications&lt;/secondary-title&gt;&lt;/titles&gt;&lt;periodical&gt;&lt;full-title&gt;Nat Commun&lt;/full-title&gt;&lt;abbr-1&gt;Nature communications&lt;/abbr-1&gt;&lt;/periodical&gt;&lt;pages&gt;467&lt;/pages&gt;&lt;volume&gt;13&lt;/volume&gt;&lt;number&gt;1&lt;/number&gt;&lt;dates&gt;&lt;year&gt;2022&lt;/year&gt;&lt;pub-dates&gt;&lt;date&gt;2022/01/24&lt;/date&gt;&lt;/pub-dates&gt;&lt;/dates&gt;&lt;isbn&gt;2041-1723&lt;/isbn&gt;&lt;urls&gt;&lt;related-urls&gt;&lt;url&gt;https://doi.org/10.1038/s41467-022-28090-5&lt;/url&gt;&lt;/related-urls&gt;&lt;/urls&gt;&lt;electronic-resource-num&gt;10.1038/s41467-022-28090-5&lt;/electronic-resource-num&gt;&lt;/record&gt;&lt;/Cite&gt;&lt;/EndNote&gt;</w:instrText>
      </w:r>
      <w:r w:rsidRPr="002C50B4">
        <w:fldChar w:fldCharType="separate"/>
      </w:r>
      <w:r w:rsidRPr="002C50B4">
        <w:t>[48]</w:t>
      </w:r>
      <w:r w:rsidRPr="002C50B4">
        <w:fldChar w:fldCharType="end"/>
      </w:r>
      <w:r w:rsidRPr="002C50B4">
        <w:t>. After injection, the mice were decapitated and the injection site was confirmed</w:t>
      </w:r>
      <w:bookmarkEnd w:id="5"/>
      <w:r w:rsidRPr="002C50B4">
        <w:t xml:space="preserve"> (Figure2A and B).</w:t>
      </w:r>
    </w:p>
    <w:p w14:paraId="4558A23F" w14:textId="4DC24CB7" w:rsidR="002C50B4" w:rsidRPr="002C50B4" w:rsidRDefault="00967F83" w:rsidP="00967F83">
      <w:pPr>
        <w:pStyle w:val="Mainheader"/>
        <w:rPr>
          <w:rFonts w:eastAsia="STIX-Regular"/>
          <w:lang w:bidi="ar-SA"/>
        </w:rPr>
      </w:pPr>
      <w:r w:rsidRPr="002C50B4">
        <w:t>RESULTS</w:t>
      </w:r>
    </w:p>
    <w:p w14:paraId="745536EE" w14:textId="77777777" w:rsidR="002C50B4" w:rsidRPr="002C50B4" w:rsidRDefault="002C50B4" w:rsidP="00967F83">
      <w:pPr>
        <w:pStyle w:val="Firstsubheading"/>
        <w:rPr>
          <w:rFonts w:eastAsia="STIX-Regular"/>
        </w:rPr>
      </w:pPr>
      <w:r w:rsidRPr="002C50B4">
        <w:rPr>
          <w:rFonts w:eastAsia="STIX-Regular"/>
        </w:rPr>
        <w:t xml:space="preserve">Field potential recording </w:t>
      </w:r>
    </w:p>
    <w:p w14:paraId="042945D2" w14:textId="351E0B89" w:rsidR="002C50B4" w:rsidRPr="002C50B4" w:rsidRDefault="002C50B4" w:rsidP="002C50B4">
      <w:pPr>
        <w:pStyle w:val="Firstparagraph"/>
      </w:pPr>
      <w:r w:rsidRPr="002C50B4">
        <w:t xml:space="preserve">Field potentials were recorded from the OB, dorsal hippocampus, and ventral hippocampus. For stimulation, we used a bipolar stainless-steel Teflon-coated electrode (A–M Systems, USA) placed on the OE. Additionally, three monopolar recording electrodes (stainless steel, Teflon-coated, A–M Systems, USA) were positioned in the OB, dorsal, and ventral hippocampus. The signals from the recording electrodes were amplified using an ME208300 amplifier (Nihon-Kohden, Japan) and visualized using a custom-made software called Potentialize (developed by ScienceBeam Co., Iran). Initially, we stimulated </w:t>
      </w:r>
      <w:r w:rsidR="00163EC6">
        <w:rPr>
          <w:noProof/>
        </w:rPr>
        <w:lastRenderedPageBreak/>
        <mc:AlternateContent>
          <mc:Choice Requires="wpg">
            <w:drawing>
              <wp:anchor distT="0" distB="182880" distL="114300" distR="114300" simplePos="0" relativeHeight="251664384" behindDoc="0" locked="0" layoutInCell="1" allowOverlap="0" wp14:anchorId="5B04198B" wp14:editId="14CC2020">
                <wp:simplePos x="0" y="0"/>
                <wp:positionH relativeFrom="margin">
                  <wp:posOffset>392430</wp:posOffset>
                </wp:positionH>
                <wp:positionV relativeFrom="page">
                  <wp:posOffset>960229</wp:posOffset>
                </wp:positionV>
                <wp:extent cx="5687060" cy="2907665"/>
                <wp:effectExtent l="0" t="0" r="8890" b="6985"/>
                <wp:wrapTopAndBottom/>
                <wp:docPr id="1202041408" name="Group 9"/>
                <wp:cNvGraphicFramePr/>
                <a:graphic xmlns:a="http://schemas.openxmlformats.org/drawingml/2006/main">
                  <a:graphicData uri="http://schemas.microsoft.com/office/word/2010/wordprocessingGroup">
                    <wpg:wgp>
                      <wpg:cNvGrpSpPr/>
                      <wpg:grpSpPr>
                        <a:xfrm>
                          <a:off x="0" y="0"/>
                          <a:ext cx="5687060" cy="2907665"/>
                          <a:chOff x="0" y="0"/>
                          <a:chExt cx="5687060" cy="2911475"/>
                        </a:xfrm>
                      </wpg:grpSpPr>
                      <pic:pic xmlns:pic="http://schemas.openxmlformats.org/drawingml/2006/picture">
                        <pic:nvPicPr>
                          <pic:cNvPr id="241216622" name="Picture 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6247" y="0"/>
                            <a:ext cx="5129530" cy="2395855"/>
                          </a:xfrm>
                          <a:prstGeom prst="rect">
                            <a:avLst/>
                          </a:prstGeom>
                        </pic:spPr>
                      </pic:pic>
                      <wps:wsp>
                        <wps:cNvPr id="1035616540" name="Text Box 1"/>
                        <wps:cNvSpPr txBox="1"/>
                        <wps:spPr>
                          <a:xfrm>
                            <a:off x="0" y="2456815"/>
                            <a:ext cx="5687060" cy="454660"/>
                          </a:xfrm>
                          <a:prstGeom prst="rect">
                            <a:avLst/>
                          </a:prstGeom>
                          <a:solidFill>
                            <a:prstClr val="white"/>
                          </a:solidFill>
                          <a:ln>
                            <a:noFill/>
                          </a:ln>
                        </wps:spPr>
                        <wps:txbx>
                          <w:txbxContent>
                            <w:p w14:paraId="1DCE53B6" w14:textId="2FBBD991" w:rsidR="00163EC6" w:rsidRPr="0013756A" w:rsidRDefault="00163EC6" w:rsidP="00163EC6">
                              <w:pPr>
                                <w:pStyle w:val="Captions"/>
                                <w:rPr>
                                  <w:rFonts w:asciiTheme="majorBidi" w:eastAsia="STIX-Regular" w:hAnsiTheme="majorBidi" w:cstheme="majorBidi"/>
                                </w:rPr>
                              </w:pPr>
                              <w:r w:rsidRPr="007E45AC">
                                <w:rPr>
                                  <w:b/>
                                  <w:bCs/>
                                </w:rPr>
                                <w:t>Figure 2</w:t>
                              </w:r>
                              <w:r>
                                <w:t>.</w:t>
                              </w:r>
                              <w:r w:rsidRPr="007E45AC">
                                <w:t xml:space="preserve"> Sagittal </w:t>
                              </w:r>
                              <w:r w:rsidRPr="001B1396">
                                <w:t>view</w:t>
                              </w:r>
                              <w:r>
                                <w:t xml:space="preserve"> </w:t>
                              </w:r>
                              <w:r w:rsidRPr="007E45AC">
                                <w:t>of olfactory epithelium and injection place. The representation of OE after PBS perfusion and schematic placement of OE electrode (A). Confirmation of OE coordination by pontamine sky blue injection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B04198B" id="Group 9" o:spid="_x0000_s1032" style="position:absolute;left:0;text-align:left;margin-left:30.9pt;margin-top:75.6pt;width:447.8pt;height:228.95pt;z-index:251664384;mso-wrap-distance-bottom:14.4pt;mso-position-horizontal-relative:margin;mso-position-vertical-relative:page;mso-width-relative:margin;mso-height-relative:margin" coordsize="56870,291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&#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" o:allowoverlap="f">
                <v:shape id="Picture 1" o:spid="_x0000_s1033" type="#_x0000_t75" style="position:absolute;left:2862;width:51295;height:23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">
                  <v:imagedata r:id="rId20" o:title=""/>
                </v:shape>
                <v:shape id="Text Box 1" o:spid="_x0000_s1034" type="#_x0000_t202" style="position:absolute;top:24568;width:56870;height:4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" stroked="f">
                  <v:textbox style="mso-fit-shape-to-text:t" inset="0,0,0,0">
                    <w:txbxContent>
                      <w:p w14:paraId="1DCE53B6" w14:textId="2FBBD991" w:rsidR="00163EC6" w:rsidRPr="0013756A" w:rsidRDefault="00163EC6" w:rsidP="00163EC6">
                        <w:pPr>
                          <w:pStyle w:val="Captions"/>
                          <w:rPr>
                            <w:rFonts w:asciiTheme="majorBidi" w:eastAsia="STIX-Regular" w:hAnsiTheme="majorBidi" w:cstheme="majorBidi"/>
                          </w:rPr>
                        </w:pPr>
                        <w:r w:rsidRPr="007E45AC">
                          <w:rPr>
                            <w:b/>
                            <w:bCs/>
                          </w:rPr>
                          <w:t>Figure 2</w:t>
                        </w:r>
                        <w:r>
                          <w:t>.</w:t>
                        </w:r>
                        <w:r w:rsidRPr="007E45AC">
                          <w:t xml:space="preserve"> Sagittal </w:t>
                        </w:r>
                        <w:r w:rsidRPr="001B1396">
                          <w:t>view</w:t>
                        </w:r>
                        <w:r>
                          <w:t xml:space="preserve"> </w:t>
                        </w:r>
                        <w:r w:rsidRPr="007E45AC">
                          <w:t xml:space="preserve">of olfactory epithelium and injection place. The representation of OE after PBS perfusion and schematic placement of OE electrode (A). Confirmation of OE coordination by </w:t>
                        </w:r>
                        <w:proofErr w:type="spellStart"/>
                        <w:r w:rsidRPr="007E45AC">
                          <w:t>pontamine</w:t>
                        </w:r>
                        <w:proofErr w:type="spellEnd"/>
                        <w:r w:rsidRPr="007E45AC">
                          <w:t xml:space="preserve"> sky blue injection (B).</w:t>
                        </w:r>
                      </w:p>
                    </w:txbxContent>
                  </v:textbox>
                </v:shape>
                <w10:wrap type="topAndBottom" anchorx="margin" anchory="page"/>
              </v:group>
            </w:pict>
          </mc:Fallback>
        </mc:AlternateContent>
      </w:r>
      <w:r w:rsidRPr="002C50B4">
        <w:t xml:space="preserve">the OE and recorded it in the OB. The optimal placement of both the OE and OB electrodes was determined using a paired-pulse protocol. We adjusted the position of the OB electrodes and placement of the OE electrodes until we observed </w:t>
      </w:r>
      <w:r w:rsidR="000C0CB7">
        <w:rPr>
          <w:noProof/>
        </w:rPr>
        <mc:AlternateContent>
          <mc:Choice Requires="wpg">
            <w:drawing>
              <wp:anchor distT="274320" distB="0" distL="114300" distR="114300" simplePos="0" relativeHeight="251668480" behindDoc="0" locked="0" layoutInCell="1" allowOverlap="0" wp14:anchorId="67C338D0" wp14:editId="3D379984">
                <wp:simplePos x="0" y="0"/>
                <wp:positionH relativeFrom="margin">
                  <wp:posOffset>391795</wp:posOffset>
                </wp:positionH>
                <wp:positionV relativeFrom="page">
                  <wp:posOffset>5468620</wp:posOffset>
                </wp:positionV>
                <wp:extent cx="5854700" cy="4509770"/>
                <wp:effectExtent l="0" t="0" r="0" b="5080"/>
                <wp:wrapTopAndBottom/>
                <wp:docPr id="1969204169" name="Group 10"/>
                <wp:cNvGraphicFramePr/>
                <a:graphic xmlns:a="http://schemas.openxmlformats.org/drawingml/2006/main">
                  <a:graphicData uri="http://schemas.microsoft.com/office/word/2010/wordprocessingGroup">
                    <wpg:wgp>
                      <wpg:cNvGrpSpPr/>
                      <wpg:grpSpPr>
                        <a:xfrm>
                          <a:off x="0" y="0"/>
                          <a:ext cx="5854700" cy="4509770"/>
                          <a:chOff x="-1905" y="226863"/>
                          <a:chExt cx="5687060" cy="4386017"/>
                        </a:xfrm>
                      </wpg:grpSpPr>
                      <pic:pic xmlns:pic="http://schemas.openxmlformats.org/drawingml/2006/picture">
                        <pic:nvPicPr>
                          <pic:cNvPr id="738853221" name="Picture 2091170497"/>
                          <pic:cNvPicPr>
                            <a:picLocks noChangeAspect="1"/>
                          </pic:cNvPicPr>
                        </pic:nvPicPr>
                        <pic:blipFill rotWithShape="1">
                          <a:blip r:embed="rId21">
                            <a:extLst>
                              <a:ext uri="{28A0092B-C50C-407E-A947-70E740481C1C}">
                                <a14:useLocalDpi xmlns:a14="http://schemas.microsoft.com/office/drawing/2010/main" val="0"/>
                              </a:ext>
                            </a:extLst>
                          </a:blip>
                          <a:srcRect t="2426"/>
                          <a:stretch/>
                        </pic:blipFill>
                        <pic:spPr>
                          <a:xfrm>
                            <a:off x="230993" y="226863"/>
                            <a:ext cx="5313888" cy="3714281"/>
                          </a:xfrm>
                          <a:prstGeom prst="rect">
                            <a:avLst/>
                          </a:prstGeom>
                        </pic:spPr>
                      </pic:pic>
                      <wps:wsp>
                        <wps:cNvPr id="697105524" name="Text Box 1"/>
                        <wps:cNvSpPr txBox="1"/>
                        <wps:spPr>
                          <a:xfrm>
                            <a:off x="-1905" y="4007090"/>
                            <a:ext cx="5687060" cy="605790"/>
                          </a:xfrm>
                          <a:prstGeom prst="rect">
                            <a:avLst/>
                          </a:prstGeom>
                          <a:solidFill>
                            <a:prstClr val="white"/>
                          </a:solidFill>
                          <a:ln>
                            <a:noFill/>
                          </a:ln>
                        </wps:spPr>
                        <wps:txbx>
                          <w:txbxContent>
                            <w:p w14:paraId="24906492" w14:textId="076DDDEF" w:rsidR="00B75285" w:rsidRPr="00BA4FD7" w:rsidRDefault="00B75285" w:rsidP="00B75285">
                              <w:pPr>
                                <w:pStyle w:val="Captions"/>
                                <w:rPr>
                                  <w:rFonts w:asciiTheme="majorBidi" w:eastAsia="STIX-Regular" w:hAnsiTheme="majorBidi" w:cstheme="majorBidi"/>
                                </w:rPr>
                              </w:pPr>
                              <w:r w:rsidRPr="007E45AC">
                                <w:rPr>
                                  <w:b/>
                                  <w:bCs/>
                                </w:rPr>
                                <w:t>Figure 3</w:t>
                              </w:r>
                              <w:r>
                                <w:rPr>
                                  <w:b/>
                                  <w:bCs/>
                                </w:rPr>
                                <w:t>.</w:t>
                              </w:r>
                              <w:r w:rsidRPr="007E45AC">
                                <w:rPr>
                                  <w:b/>
                                  <w:bCs/>
                                </w:rPr>
                                <w:t xml:space="preserve"> </w:t>
                              </w:r>
                              <w:r w:rsidRPr="007E45AC">
                                <w:t>Evoked field potential recording of the olfactory bulb through olfactory epithelium stimulation. After insertion of the electrode into the OE, we recorded fEPSP from the OB. Initial OE coordination was confirmed, followed by a change in the placement of the OB electrode to confirm its pos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C338D0" id="Group 10" o:spid="_x0000_s1035" style="position:absolute;left:0;text-align:left;margin-left:30.85pt;margin-top:430.6pt;width:461pt;height:355.1pt;z-index:251668480;mso-wrap-distance-top:21.6pt;mso-position-horizontal-relative:margin;mso-position-vertical-relative:page;mso-width-relative:margin;mso-height-relative:margin" coordorigin="-19,2268" coordsize="56870,43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" o:allowoverlap="f">
                <v:shape id="Picture 2091170497" o:spid="_x0000_s1036" type="#_x0000_t75" style="position:absolute;left:2309;top:2268;width:53139;height:37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">
                  <v:imagedata r:id="rId22" o:title="" croptop="1590f"/>
                </v:shape>
                <v:shape id="Text Box 1" o:spid="_x0000_s1037" type="#_x0000_t202" style="position:absolute;left:-19;top:40070;width:56870;height:6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" stroked="f">
                  <v:textbox inset="0,0,0,0">
                    <w:txbxContent>
                      <w:p w14:paraId="24906492" w14:textId="076DDDEF" w:rsidR="00B75285" w:rsidRPr="00BA4FD7" w:rsidRDefault="00B75285" w:rsidP="00B75285">
                        <w:pPr>
                          <w:pStyle w:val="Captions"/>
                          <w:rPr>
                            <w:rFonts w:asciiTheme="majorBidi" w:eastAsia="STIX-Regular" w:hAnsiTheme="majorBidi" w:cstheme="majorBidi"/>
                          </w:rPr>
                        </w:pPr>
                        <w:r w:rsidRPr="007E45AC">
                          <w:rPr>
                            <w:b/>
                            <w:bCs/>
                          </w:rPr>
                          <w:t>Figure 3</w:t>
                        </w:r>
                        <w:r>
                          <w:rPr>
                            <w:b/>
                            <w:bCs/>
                          </w:rPr>
                          <w:t>.</w:t>
                        </w:r>
                        <w:r w:rsidRPr="007E45AC">
                          <w:rPr>
                            <w:b/>
                            <w:bCs/>
                          </w:rPr>
                          <w:t xml:space="preserve"> </w:t>
                        </w:r>
                        <w:r w:rsidRPr="007E45AC">
                          <w:t xml:space="preserve">Evoked field potential recording of the olfactory bulb through olfactory epithelium stimulation. After insertion of the electrode into the OE, we recorded </w:t>
                        </w:r>
                        <w:proofErr w:type="spellStart"/>
                        <w:r w:rsidRPr="007E45AC">
                          <w:t>fEPSP</w:t>
                        </w:r>
                        <w:proofErr w:type="spellEnd"/>
                        <w:r w:rsidRPr="007E45AC">
                          <w:t xml:space="preserve"> from the OB. Initial OE coordination was confirmed, followed by a change in the placement of the OB electrode to confirm its position.</w:t>
                        </w:r>
                      </w:p>
                    </w:txbxContent>
                  </v:textbox>
                </v:shape>
                <w10:wrap type="topAndBottom" anchorx="margin" anchory="page"/>
              </v:group>
            </w:pict>
          </mc:Fallback>
        </mc:AlternateContent>
      </w:r>
      <w:r w:rsidRPr="002C50B4">
        <w:t>the best fEPSP (Fig3).</w:t>
      </w:r>
      <w:r w:rsidR="00163EC6" w:rsidRPr="00163EC6">
        <w:rPr>
          <w:rFonts w:cstheme="minorHAnsi"/>
          <w:noProof/>
        </w:rPr>
        <w:t xml:space="preserve"> </w:t>
      </w:r>
    </w:p>
    <w:p w14:paraId="5147CB71" w14:textId="79BBCFC1" w:rsidR="002C50B4" w:rsidRPr="002C50B4" w:rsidRDefault="002C50B4" w:rsidP="000C0CB7">
      <w:pPr>
        <w:pStyle w:val="Firstsubheading"/>
        <w:spacing w:before="0"/>
        <w:rPr>
          <w:rFonts w:eastAsia="STIX-Regular"/>
        </w:rPr>
      </w:pPr>
      <w:r w:rsidRPr="002C50B4">
        <w:rPr>
          <w:rFonts w:eastAsia="STIX-Regular"/>
        </w:rPr>
        <w:t>Lidocaine administration into the OB</w:t>
      </w:r>
    </w:p>
    <w:p w14:paraId="4A549CF2" w14:textId="2375D674" w:rsidR="002C50B4" w:rsidRPr="002C50B4" w:rsidRDefault="002C50B4" w:rsidP="002C50B4">
      <w:pPr>
        <w:pStyle w:val="Firstparagraph"/>
      </w:pPr>
      <w:r w:rsidRPr="002C50B4">
        <w:t xml:space="preserve">After confirming the placement of the stimulating and recording electrodes, 1 μL of lidocaine 2% (Caspian Tamin, Iran) was injected into the OB. The infusion was administered using a micro-syringe pump (WPI, UK) via a 30-gauge cannula </w:t>
      </w:r>
      <w:r w:rsidRPr="002C50B4">
        <w:lastRenderedPageBreak/>
        <w:t xml:space="preserve">attached to the OB electrode (Fig4A) for 5 min. </w:t>
      </w:r>
      <w:bookmarkStart w:id="6" w:name="_Hlk168149731"/>
      <w:r w:rsidRPr="002C50B4">
        <w:t xml:space="preserve">Before lidocaine infusion, we stimulated the OE and recorded fEPSP in the OB as a baseline for 20 min. Following lidocaine infusion, we continued recording for an additional 35 min after turning off the micro syringe pump </w:t>
      </w:r>
      <w:bookmarkEnd w:id="6"/>
      <w:r w:rsidRPr="002C50B4">
        <w:t>(Fig4B).</w:t>
      </w:r>
      <w:r w:rsidR="00500BFB" w:rsidRPr="00500BFB">
        <w:rPr>
          <w:rFonts w:cstheme="minorHAnsi"/>
          <w:noProof/>
        </w:rPr>
        <w:t xml:space="preserve"> </w:t>
      </w:r>
    </w:p>
    <w:p w14:paraId="28221403" w14:textId="54B9F887" w:rsidR="002C50B4" w:rsidRPr="002C50B4" w:rsidRDefault="000C0CB7" w:rsidP="00967F83">
      <w:pPr>
        <w:pStyle w:val="Firstsubheading"/>
        <w:rPr>
          <w:rFonts w:eastAsia="STIX-Regular"/>
        </w:rPr>
      </w:pPr>
      <w:r>
        <w:rPr>
          <w:noProof/>
        </w:rPr>
        <mc:AlternateContent>
          <mc:Choice Requires="wpg">
            <w:drawing>
              <wp:anchor distT="0" distB="182880" distL="114300" distR="114300" simplePos="0" relativeHeight="251672576" behindDoc="0" locked="0" layoutInCell="1" allowOverlap="0" wp14:anchorId="254D4211" wp14:editId="4E029503">
                <wp:simplePos x="0" y="0"/>
                <wp:positionH relativeFrom="margin">
                  <wp:posOffset>391903</wp:posOffset>
                </wp:positionH>
                <wp:positionV relativeFrom="page">
                  <wp:posOffset>923026</wp:posOffset>
                </wp:positionV>
                <wp:extent cx="5687060" cy="3346450"/>
                <wp:effectExtent l="0" t="0" r="8890" b="6350"/>
                <wp:wrapTopAndBottom/>
                <wp:docPr id="261945703" name="Group 11"/>
                <wp:cNvGraphicFramePr/>
                <a:graphic xmlns:a="http://schemas.openxmlformats.org/drawingml/2006/main">
                  <a:graphicData uri="http://schemas.microsoft.com/office/word/2010/wordprocessingGroup">
                    <wpg:wgp>
                      <wpg:cNvGrpSpPr/>
                      <wpg:grpSpPr>
                        <a:xfrm>
                          <a:off x="0" y="0"/>
                          <a:ext cx="5687060" cy="3346450"/>
                          <a:chOff x="0" y="0"/>
                          <a:chExt cx="5688026" cy="3348823"/>
                        </a:xfrm>
                      </wpg:grpSpPr>
                      <pic:pic xmlns:pic="http://schemas.openxmlformats.org/drawingml/2006/picture">
                        <pic:nvPicPr>
                          <pic:cNvPr id="1258551401" name="Picture 3"/>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7951" y="0"/>
                            <a:ext cx="5680075" cy="2616835"/>
                          </a:xfrm>
                          <a:prstGeom prst="rect">
                            <a:avLst/>
                          </a:prstGeom>
                        </pic:spPr>
                      </pic:pic>
                      <wps:wsp>
                        <wps:cNvPr id="450664786" name="Text Box 1"/>
                        <wps:cNvSpPr txBox="1"/>
                        <wps:spPr>
                          <a:xfrm>
                            <a:off x="0" y="2591903"/>
                            <a:ext cx="5687060" cy="756920"/>
                          </a:xfrm>
                          <a:prstGeom prst="rect">
                            <a:avLst/>
                          </a:prstGeom>
                          <a:solidFill>
                            <a:prstClr val="white"/>
                          </a:solidFill>
                          <a:ln>
                            <a:noFill/>
                          </a:ln>
                        </wps:spPr>
                        <wps:txbx>
                          <w:txbxContent>
                            <w:p w14:paraId="50C42826" w14:textId="10E08E13" w:rsidR="00500BFB" w:rsidRPr="00A37579" w:rsidRDefault="00500BFB" w:rsidP="00500BFB">
                              <w:pPr>
                                <w:pStyle w:val="Captions"/>
                                <w:rPr>
                                  <w:rFonts w:asciiTheme="majorBidi" w:eastAsia="STIX-Regular" w:hAnsiTheme="majorBidi" w:cstheme="majorBidi"/>
                                </w:rPr>
                              </w:pPr>
                              <w:r w:rsidRPr="007E45AC">
                                <w:rPr>
                                  <w:b/>
                                  <w:bCs/>
                                </w:rPr>
                                <w:t>Figure 4</w:t>
                              </w:r>
                              <w:r>
                                <w:rPr>
                                  <w:b/>
                                  <w:bCs/>
                                </w:rPr>
                                <w:t>.</w:t>
                              </w:r>
                              <w:r w:rsidRPr="007E45AC">
                                <w:rPr>
                                  <w:b/>
                                  <w:bCs/>
                                </w:rPr>
                                <w:t xml:space="preserve"> </w:t>
                              </w:r>
                              <w:r w:rsidRPr="007E45AC">
                                <w:t>Lidocaine administration into the OB. A stainless steel electrode connected to an injection needle (A) was inserted into the OB. The stimulated electrode was placed on the OE. Initially, baseline fEPSP was recorded, followed by the injection of Lidocaine 2%, 1 μl into the OB over 5 minutes. As shown in part B, the fEPSP slope decreased. The effect of Lidocaine was reversed after 15 minutes, and the recording continued for 35 minu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54D4211" id="Group 11" o:spid="_x0000_s1038" style="position:absolute;left:0;text-align:left;margin-left:30.85pt;margin-top:72.7pt;width:447.8pt;height:263.5pt;z-index:251672576;mso-wrap-distance-bottom:14.4pt;mso-position-horizontal-relative:margin;mso-position-vertical-relative:page;mso-width-relative:margin;mso-height-relative:margin" coordsize="56880,334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&#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" o:allowoverlap="f">
                <v:shape id="Picture 3" o:spid="_x0000_s1039" type="#_x0000_t75" style="position:absolute;left:79;width:56801;height:26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">
                  <v:imagedata r:id="rId24" o:title=""/>
                </v:shape>
                <v:shape id="Text Box 1" o:spid="_x0000_s1040" type="#_x0000_t202" style="position:absolute;top:25919;width:56870;height:7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" stroked="f">
                  <v:textbox style="mso-fit-shape-to-text:t" inset="0,0,0,0">
                    <w:txbxContent>
                      <w:p w14:paraId="50C42826" w14:textId="10E08E13" w:rsidR="00500BFB" w:rsidRPr="00A37579" w:rsidRDefault="00500BFB" w:rsidP="00500BFB">
                        <w:pPr>
                          <w:pStyle w:val="Captions"/>
                          <w:rPr>
                            <w:rFonts w:asciiTheme="majorBidi" w:eastAsia="STIX-Regular" w:hAnsiTheme="majorBidi" w:cstheme="majorBidi"/>
                          </w:rPr>
                        </w:pPr>
                        <w:r w:rsidRPr="007E45AC">
                          <w:rPr>
                            <w:b/>
                            <w:bCs/>
                          </w:rPr>
                          <w:t>Figure 4</w:t>
                        </w:r>
                        <w:r>
                          <w:rPr>
                            <w:b/>
                            <w:bCs/>
                          </w:rPr>
                          <w:t>.</w:t>
                        </w:r>
                        <w:r w:rsidRPr="007E45AC">
                          <w:rPr>
                            <w:b/>
                            <w:bCs/>
                          </w:rPr>
                          <w:t xml:space="preserve"> </w:t>
                        </w:r>
                        <w:r w:rsidRPr="007E45AC">
                          <w:t xml:space="preserve">Lidocaine administration into the OB. A </w:t>
                        </w:r>
                        <w:proofErr w:type="gramStart"/>
                        <w:r w:rsidRPr="007E45AC">
                          <w:t>stainless steel</w:t>
                        </w:r>
                        <w:proofErr w:type="gramEnd"/>
                        <w:r w:rsidRPr="007E45AC">
                          <w:t xml:space="preserve"> electrode connected to an injection needle (A) was inserted into the OB. The stimulated electrode was placed on the OE. Initially, baseline </w:t>
                        </w:r>
                        <w:proofErr w:type="spellStart"/>
                        <w:r w:rsidRPr="007E45AC">
                          <w:t>fEPSP</w:t>
                        </w:r>
                        <w:proofErr w:type="spellEnd"/>
                        <w:r w:rsidRPr="007E45AC">
                          <w:t xml:space="preserve"> was recorded, followed by the injection of Lidocaine 2%, 1 </w:t>
                        </w:r>
                        <w:proofErr w:type="spellStart"/>
                        <w:r w:rsidRPr="007E45AC">
                          <w:t>μl</w:t>
                        </w:r>
                        <w:proofErr w:type="spellEnd"/>
                        <w:r w:rsidRPr="007E45AC">
                          <w:t xml:space="preserve"> into the OB over 5 minutes. As shown in part B, the </w:t>
                        </w:r>
                        <w:proofErr w:type="spellStart"/>
                        <w:r w:rsidRPr="007E45AC">
                          <w:t>fEPSP</w:t>
                        </w:r>
                        <w:proofErr w:type="spellEnd"/>
                        <w:r w:rsidRPr="007E45AC">
                          <w:t xml:space="preserve"> slope decreased. The effect of Lidocaine was reversed after 15 minutes, and the recording continued for 35 minutes.</w:t>
                        </w:r>
                      </w:p>
                    </w:txbxContent>
                  </v:textbox>
                </v:shape>
                <w10:wrap type="topAndBottom" anchorx="margin" anchory="page"/>
              </v:group>
            </w:pict>
          </mc:Fallback>
        </mc:AlternateContent>
      </w:r>
      <w:r w:rsidR="002C50B4" w:rsidRPr="002C50B4">
        <w:rPr>
          <w:rFonts w:eastAsia="STIX-Regular"/>
        </w:rPr>
        <w:t>Recording fEPSP in OB, dorsal and ventral hippocampus after olfactory epithelium stimulation</w:t>
      </w:r>
    </w:p>
    <w:p w14:paraId="3E667847" w14:textId="7D80369F" w:rsidR="002C50B4" w:rsidRPr="002C50B4" w:rsidRDefault="000C0CB7" w:rsidP="002C50B4">
      <w:pPr>
        <w:pStyle w:val="Firstparagraph"/>
      </w:pPr>
      <w:r>
        <w:rPr>
          <w:noProof/>
        </w:rPr>
        <mc:AlternateContent>
          <mc:Choice Requires="wpg">
            <w:drawing>
              <wp:anchor distT="274320" distB="0" distL="114300" distR="114300" simplePos="0" relativeHeight="251676672" behindDoc="0" locked="0" layoutInCell="1" allowOverlap="0" wp14:anchorId="4F372618" wp14:editId="25BFD751">
                <wp:simplePos x="0" y="0"/>
                <wp:positionH relativeFrom="column">
                  <wp:posOffset>450850</wp:posOffset>
                </wp:positionH>
                <wp:positionV relativeFrom="page">
                  <wp:posOffset>7124700</wp:posOffset>
                </wp:positionV>
                <wp:extent cx="5822315" cy="2750820"/>
                <wp:effectExtent l="0" t="0" r="6985" b="0"/>
                <wp:wrapTopAndBottom/>
                <wp:docPr id="577934953" name="Group 12"/>
                <wp:cNvGraphicFramePr/>
                <a:graphic xmlns:a="http://schemas.openxmlformats.org/drawingml/2006/main">
                  <a:graphicData uri="http://schemas.microsoft.com/office/word/2010/wordprocessingGroup">
                    <wpg:wgp>
                      <wpg:cNvGrpSpPr/>
                      <wpg:grpSpPr>
                        <a:xfrm>
                          <a:off x="0" y="0"/>
                          <a:ext cx="5822315" cy="2750820"/>
                          <a:chOff x="564179" y="118882"/>
                          <a:chExt cx="5823302" cy="2754444"/>
                        </a:xfrm>
                      </wpg:grpSpPr>
                      <pic:pic xmlns:pic="http://schemas.openxmlformats.org/drawingml/2006/picture">
                        <pic:nvPicPr>
                          <pic:cNvPr id="967188717" name="Picture 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564179" y="118882"/>
                            <a:ext cx="2261424" cy="2684643"/>
                          </a:xfrm>
                          <a:prstGeom prst="rect">
                            <a:avLst/>
                          </a:prstGeom>
                        </pic:spPr>
                      </pic:pic>
                      <wps:wsp>
                        <wps:cNvPr id="1039599642" name="Text Box 1"/>
                        <wps:cNvSpPr txBox="1"/>
                        <wps:spPr>
                          <a:xfrm>
                            <a:off x="2825410" y="2116406"/>
                            <a:ext cx="3562071" cy="756920"/>
                          </a:xfrm>
                          <a:prstGeom prst="rect">
                            <a:avLst/>
                          </a:prstGeom>
                          <a:solidFill>
                            <a:prstClr val="white"/>
                          </a:solidFill>
                          <a:ln>
                            <a:noFill/>
                          </a:ln>
                        </wps:spPr>
                        <wps:txbx>
                          <w:txbxContent>
                            <w:p w14:paraId="4246A4B4" w14:textId="77085DB6" w:rsidR="00500BFB" w:rsidRPr="001824A2" w:rsidRDefault="00500BFB" w:rsidP="00500BFB">
                              <w:pPr>
                                <w:pStyle w:val="Captions"/>
                                <w:rPr>
                                  <w:rFonts w:asciiTheme="majorBidi" w:eastAsia="STIX-Regular" w:hAnsiTheme="majorBidi" w:cstheme="majorBidi"/>
                                </w:rPr>
                              </w:pPr>
                              <w:r w:rsidRPr="007E45AC">
                                <w:rPr>
                                  <w:b/>
                                  <w:bCs/>
                                </w:rPr>
                                <w:t>Figure 5</w:t>
                              </w:r>
                              <w:r>
                                <w:rPr>
                                  <w:b/>
                                  <w:bCs/>
                                </w:rPr>
                                <w:t>.</w:t>
                              </w:r>
                              <w:r w:rsidRPr="007E45AC">
                                <w:rPr>
                                  <w:b/>
                                  <w:bCs/>
                                </w:rPr>
                                <w:t xml:space="preserve"> </w:t>
                              </w:r>
                              <w:r w:rsidRPr="007E45AC">
                                <w:t>Evoked field potential recording of the OB, dorsal, and ventral hippocampus through olfactory epithelium stimulation. fEPSPs were simultaneously recorded from the OB, dorsal, and ventral hippocampus by OE st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F372618" id="Group 12" o:spid="_x0000_s1041" style="position:absolute;left:0;text-align:left;margin-left:35.5pt;margin-top:561pt;width:458.45pt;height:216.6pt;z-index:251676672;mso-wrap-distance-top:21.6pt;mso-position-vertical-relative:page;mso-width-relative:margin;mso-height-relative:margin" coordorigin="5641,1188" coordsize="58233,275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" o:allowoverlap="f">
                <v:shape id="Picture 4" o:spid="_x0000_s1042" type="#_x0000_t75" style="position:absolute;left:5641;top:1188;width:22615;height:268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">
                  <v:imagedata r:id="rId26" o:title=""/>
                </v:shape>
                <v:shape id="Text Box 1" o:spid="_x0000_s1043" type="#_x0000_t202" style="position:absolute;left:28254;top:21164;width:35620;height:7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" stroked="f">
                  <v:textbox style="mso-fit-shape-to-text:t" inset="0,0,0,0">
                    <w:txbxContent>
                      <w:p w14:paraId="4246A4B4" w14:textId="77085DB6" w:rsidR="00500BFB" w:rsidRPr="001824A2" w:rsidRDefault="00500BFB" w:rsidP="00500BFB">
                        <w:pPr>
                          <w:pStyle w:val="Captions"/>
                          <w:rPr>
                            <w:rFonts w:asciiTheme="majorBidi" w:eastAsia="STIX-Regular" w:hAnsiTheme="majorBidi" w:cstheme="majorBidi"/>
                          </w:rPr>
                        </w:pPr>
                        <w:r w:rsidRPr="007E45AC">
                          <w:rPr>
                            <w:b/>
                            <w:bCs/>
                          </w:rPr>
                          <w:t>Figure 5</w:t>
                        </w:r>
                        <w:r>
                          <w:rPr>
                            <w:b/>
                            <w:bCs/>
                          </w:rPr>
                          <w:t>.</w:t>
                        </w:r>
                        <w:r w:rsidRPr="007E45AC">
                          <w:rPr>
                            <w:b/>
                            <w:bCs/>
                          </w:rPr>
                          <w:t xml:space="preserve"> </w:t>
                        </w:r>
                        <w:r w:rsidRPr="007E45AC">
                          <w:t xml:space="preserve">Evoked field potential recording of the OB, dorsal, and ventral hippocampus through olfactory epithelium stimulation. </w:t>
                        </w:r>
                        <w:proofErr w:type="spellStart"/>
                        <w:r w:rsidRPr="007E45AC">
                          <w:t>fEPSPs</w:t>
                        </w:r>
                        <w:proofErr w:type="spellEnd"/>
                        <w:r w:rsidRPr="007E45AC">
                          <w:t xml:space="preserve"> were simultaneously recorded from the OB, dorsal, and ventral hippocampus by OE stimulation.</w:t>
                        </w:r>
                      </w:p>
                    </w:txbxContent>
                  </v:textbox>
                </v:shape>
                <w10:wrap type="topAndBottom" anchory="page"/>
              </v:group>
            </w:pict>
          </mc:Fallback>
        </mc:AlternateContent>
      </w:r>
      <w:r w:rsidR="002C50B4" w:rsidRPr="002C50B4">
        <w:t>OE was subjected to stimulation once more after the effect of lidocaine had dissipated, and the response magnitudes returned to baseline levels. Concurrently, the OB and dorsal and ventral hippocampal responses to OE electrical stimulation were recorded. In addition to OB, we observed fEPSP in the ventral and dorsal hippocampi after OE stimulation. The figure clearly illustrates that the latency in the dorsal hippocampus exceeds that in the ventral hippocampus, which in turn is longer than the delay observed in the OB (Fig5).</w:t>
      </w:r>
      <w:r w:rsidR="00500BFB" w:rsidRPr="00500BFB">
        <w:rPr>
          <w:rFonts w:cstheme="minorHAnsi"/>
          <w:noProof/>
        </w:rPr>
        <w:t xml:space="preserve"> </w:t>
      </w:r>
    </w:p>
    <w:p w14:paraId="2335B83D" w14:textId="43ACF889" w:rsidR="002C50B4" w:rsidRPr="002C50B4" w:rsidRDefault="00967F83" w:rsidP="00967F83">
      <w:pPr>
        <w:pStyle w:val="Mainheader"/>
      </w:pPr>
      <w:r w:rsidRPr="002C50B4">
        <w:t>DISCUSSION</w:t>
      </w:r>
    </w:p>
    <w:p w14:paraId="5EE9BBC6" w14:textId="77777777" w:rsidR="002C50B4" w:rsidRPr="002C50B4" w:rsidRDefault="002C50B4" w:rsidP="00967F83">
      <w:pPr>
        <w:pStyle w:val="Firstparagraph"/>
      </w:pPr>
      <w:r w:rsidRPr="002C50B4">
        <w:t xml:space="preserve">In this study we used three methods to confirm and optimize the placement of stimulating </w:t>
      </w:r>
      <w:r w:rsidRPr="002C50B4">
        <w:lastRenderedPageBreak/>
        <w:t>electrode in the OE. We first injected pontamine blue to verify the coordination of OE. Next, we achieved the optimal coordination of OE and OB using a paired-pulse protocol and adjusting the electrode placement to achieve the highest fEPSP slope. Furthermore, we verified that fEPSPs were evoked in response to OE neuronal activation using lidocaine injection into the OB and reducing the fEPSP slope.</w:t>
      </w:r>
    </w:p>
    <w:p w14:paraId="47D57CF0" w14:textId="77777777" w:rsidR="002C50B4" w:rsidRPr="002C50B4" w:rsidRDefault="002C50B4" w:rsidP="00967F83">
      <w:pPr>
        <w:pStyle w:val="MainText"/>
      </w:pPr>
      <w:r w:rsidRPr="002C50B4">
        <w:t xml:space="preserve">DBS is a surgical technique that involves implanting electrodes into specific brain regions to treat various neurological conditions. DBS received FDA approval for essential tremors, Parkinson’s disease, dystonia, and obsessive-compulsive disorder. Recently, researchers have explored DBS for other neurological diseases, targeting different brain regions </w:t>
      </w:r>
      <w:r w:rsidRPr="002C50B4">
        <w:fldChar w:fldCharType="begin">
          <w:fldData xml:space="preserve">PEVuZE5vdGU+PENpdGU+PEF1dGhvcj5MaXU8L0F1dGhvcj48WWVhcj4yMDIwPC9ZZWFyPjxSZWNO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</w:fldData>
        </w:fldChar>
      </w:r>
      <w:r w:rsidRPr="002C50B4">
        <w:instrText xml:space="preserve"> ADDIN EN.CITE </w:instrText>
      </w:r>
      <w:r w:rsidRPr="002C50B4">
        <w:fldChar w:fldCharType="begin">
          <w:fldData xml:space="preserve">PEVuZE5vdGU+PENpdGU+PEF1dGhvcj5MaXU8L0F1dGhvcj48WWVhcj4yMDIwPC9ZZWFyPjxSZWNO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</w:fldData>
        </w:fldChar>
      </w:r>
      <w:r w:rsidRPr="002C50B4">
        <w:instrText xml:space="preserve"> ADDIN EN.CITE.DATA </w:instrText>
      </w:r>
      <w:r w:rsidRPr="002C50B4">
        <w:fldChar w:fldCharType="end"/>
      </w:r>
      <w:r w:rsidRPr="002C50B4">
        <w:fldChar w:fldCharType="separate"/>
      </w:r>
      <w:r w:rsidRPr="002C50B4">
        <w:t>[1, 42]</w:t>
      </w:r>
      <w:r w:rsidRPr="002C50B4">
        <w:fldChar w:fldCharType="end"/>
      </w:r>
      <w:r w:rsidRPr="002C50B4">
        <w:t>.</w:t>
      </w:r>
    </w:p>
    <w:p w14:paraId="6426CD24" w14:textId="77777777" w:rsidR="002C50B4" w:rsidRPr="002C50B4" w:rsidRDefault="002C50B4" w:rsidP="00967F83">
      <w:pPr>
        <w:pStyle w:val="MainText"/>
      </w:pPr>
      <w:r w:rsidRPr="002C50B4">
        <w:t xml:space="preserve">This study focuses on the OE as a potential new target for electrical stimulation. The OE is connected to the OB which plays a role in cognitive functions, memory, and learning associated with the hippocampus. Sensory neurons in the OE have olfactory receptors that respond to odorant molecules and airflow, signaling to the OB for processing. The OB, in turn, is linked to memory processes and connected to brain structures like the hippocampus </w:t>
      </w:r>
      <w:r w:rsidRPr="002C50B4">
        <w:fldChar w:fldCharType="begin">
          <w:fldData xml:space="preserve">PEVuZE5vdGU+PENpdGU+PEF1dGhvcj5DYWdnaWFubzwvQXV0aG9yPjxZZWFyPjE5OTQ8L1llYXI+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IyNi05PC9wYWdlcz48dm9sdW1lPjg1NTwvdm9sdW1lPjxlZGl0aW9uPjE5OTkv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</w:fldData>
        </w:fldChar>
      </w:r>
      <w:r w:rsidRPr="002C50B4">
        <w:instrText xml:space="preserve"> ADDIN EN.CITE </w:instrText>
      </w:r>
      <w:r w:rsidRPr="002C50B4">
        <w:fldChar w:fldCharType="begin">
          <w:fldData xml:space="preserve">PEVuZE5vdGU+PENpdGU+PEF1dGhvcj5DYWdnaWFubzwvQXV0aG9yPjxZZWFyPjE5OTQ8L1llYXI+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IyNi05PC9wYWdlcz48dm9sdW1lPjg1NTwvdm9sdW1lPjxlZGl0aW9uPjE5OTkv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</w:fldData>
        </w:fldChar>
      </w:r>
      <w:r w:rsidRPr="002C50B4">
        <w:instrText xml:space="preserve"> ADDIN EN.CITE.DATA </w:instrText>
      </w:r>
      <w:r w:rsidRPr="002C50B4">
        <w:fldChar w:fldCharType="end"/>
      </w:r>
      <w:r w:rsidRPr="002C50B4">
        <w:fldChar w:fldCharType="separate"/>
      </w:r>
      <w:r w:rsidRPr="002C50B4">
        <w:t>[6-11]</w:t>
      </w:r>
      <w:r w:rsidRPr="002C50B4">
        <w:fldChar w:fldCharType="end"/>
      </w:r>
      <w:r w:rsidRPr="002C50B4">
        <w:t>.</w:t>
      </w:r>
    </w:p>
    <w:p w14:paraId="3F98C2A2" w14:textId="77777777" w:rsidR="002C50B4" w:rsidRPr="002C50B4" w:rsidRDefault="002C50B4" w:rsidP="00967F83">
      <w:pPr>
        <w:pStyle w:val="MainText"/>
      </w:pPr>
      <w:r w:rsidRPr="002C50B4">
        <w:t xml:space="preserve">Anatomical and electrophysiological findings indicate a functional relationship between the OB and the hippocampus, which is mediated by the lateral olfactory and perforant pathways. The fibers from the lateral OB project to the molecular layer of the lateral entorhinal cortex, where they synapse with pyramidal and stellate cells. These fibers then continue into the hippocampus </w:t>
      </w:r>
      <w:r w:rsidRPr="002C50B4">
        <w:rPr>
          <w:lang w:bidi="fa-IR"/>
        </w:rPr>
        <w:fldChar w:fldCharType="begin"/>
      </w:r>
      <w:r w:rsidRPr="002C50B4">
        <w:rPr>
          <w:lang w:bidi="fa-IR"/>
        </w:rPr>
        <w:instrText xml:space="preserve"> </w:instrText>
      </w:r>
      <w:r w:rsidRPr="002C50B4">
        <w:instrText>ADDIN EN.CITE &lt;EndNote&gt;&lt;Cite&gt;&lt;Author&gt;Schwerdtfeger&lt;/Author&gt;&lt;Year&gt;1990&lt;/Year&gt;&lt;RecNum&gt;43&lt;/RecNum&gt;&lt;DisplayText&gt;[50]&lt;/DisplayText&gt;&lt;record&gt;&lt;rec-number&gt;43&lt;/rec-number&gt;&lt;foreign-keys&gt;&lt;key app="EN" db-id="p9x2vesa922a99ea2zqpse0ervtaprfwwaet" timestamp="167659741</w:instrText>
      </w:r>
      <w:r w:rsidRPr="002C50B4">
        <w:rPr>
          <w:lang w:bidi="fa-IR"/>
        </w:rPr>
        <w:instrText>7"&gt;43&lt;/</w:instrText>
      </w:r>
      <w:r w:rsidRPr="002C50B4">
        <w:instrText>key&gt;&lt;/foreign-keys&gt;&lt;ref-type name="Journal Article"&gt;17&lt;/ref-type&gt;&lt;contributors&gt;&lt;authors&gt;&lt;author&gt;Schwerdtfeger, Walter K&lt;/author&gt;&lt;author&gt;Buhl, Eberhard H&lt;/author&gt;&lt;author&gt;Germroth, Peter&lt;/author&gt;&lt;/authors&gt;&lt;/contributors&gt;&lt;titles&gt;&lt;title&gt;Disynaptic olfactory input to the hippocampus mediated by stellate cells in the entorhinal cortex&lt;/title&gt;&lt;secondary-title&gt;Journal of Comparative Neurology&lt;/secondary-title&gt;&lt;/titles&gt;&lt;periodical&gt;&lt;full-title&gt;Journal of Comparative Neurology&lt;/full-title&gt;&lt;/periodical&gt;&lt;pages</w:instrText>
      </w:r>
      <w:r w:rsidRPr="002C50B4">
        <w:rPr>
          <w:lang w:bidi="fa-IR"/>
        </w:rPr>
        <w:instrText>&gt;163-177&lt;/</w:instrText>
      </w:r>
      <w:r w:rsidRPr="002C50B4">
        <w:instrText>pages&gt;&lt;volume&gt;292&lt;/volume&gt;&lt;number&gt;2&lt;/number&gt;&lt;dates&gt;&lt;year&gt;1990&lt;/year&gt;&lt;/dates&gt;&lt;isbn&gt;0021-9967&lt;/isbn&gt;&lt;urls&gt;&lt;/urls&gt;&lt;/record&gt;&lt;/Cite&gt;&lt;/EndNote</w:instrText>
      </w:r>
      <w:r w:rsidRPr="002C50B4">
        <w:rPr>
          <w:lang w:bidi="fa-IR"/>
        </w:rPr>
        <w:instrText>&gt;</w:instrText>
      </w:r>
      <w:r w:rsidRPr="002C50B4">
        <w:rPr>
          <w:lang w:bidi="fa-IR"/>
        </w:rPr>
        <w:fldChar w:fldCharType="separate"/>
      </w:r>
      <w:r w:rsidRPr="002C50B4">
        <w:rPr>
          <w:lang w:bidi="fa-IR"/>
        </w:rPr>
        <w:t>[50]</w:t>
      </w:r>
      <w:r w:rsidRPr="002C50B4">
        <w:fldChar w:fldCharType="end"/>
      </w:r>
      <w:r w:rsidRPr="002C50B4">
        <w:t xml:space="preserve">. Mitral cells in layer I of the entorhinal cortex send axons that synapse with the apical dendrites of stellate cells in layer II, pyramidal cells in layer III, and non-pyramidal GABAergic cells in layer I. Stellate cells in layer II of the entorhinal cortex project to the molecular layer of the dentate gyrus via the temporoammonic pathway, while pyramidal cells in layer III reach the CA1 region through the perforant pathway </w:t>
      </w:r>
      <w:r w:rsidRPr="002C50B4">
        <w:rPr>
          <w:lang w:bidi="fa-IR"/>
        </w:rPr>
        <w:fldChar w:fldCharType="begin"/>
      </w:r>
      <w:r w:rsidRPr="002C50B4">
        <w:rPr>
          <w:lang w:bidi="fa-IR"/>
        </w:rPr>
        <w:instrText xml:space="preserve"> </w:instrText>
      </w:r>
      <w:r w:rsidRPr="002C50B4">
        <w:instrText>ADDIN EN.CITE &lt;EndNote&gt;&lt;Cite&gt;&lt;Author&gt;Schwerdtfeger&lt;/Author&gt;&lt;Year&gt;1990&lt;/Year&gt;&lt;RecNum&gt;43&lt;/RecNum&gt;&lt;DisplayText&gt;[50]&lt;/DisplayText&gt;&lt;record&gt;&lt;rec-number&gt;43&lt;/rec-number&gt;&lt;foreign-keys&gt;&lt;key app="EN" db-id="p9x2vesa922a99ea2zqpse0ervtaprfwwaet" timestamp="167659741</w:instrText>
      </w:r>
      <w:r w:rsidRPr="002C50B4">
        <w:rPr>
          <w:lang w:bidi="fa-IR"/>
        </w:rPr>
        <w:instrText>7"&gt;43&lt;/</w:instrText>
      </w:r>
      <w:r w:rsidRPr="002C50B4">
        <w:instrText>key&gt;&lt;/foreign-keys&gt;&lt;ref-type name="Journal Article"&gt;17&lt;/ref-type&gt;&lt;contributors&gt;&lt;authors&gt;&lt;author&gt;Schwerdtfeger, Walter K&lt;/author&gt;&lt;author&gt;Buhl, Eberhard H&lt;/author&gt;&lt;author&gt;Germroth, Peter&lt;/author&gt;&lt;/authors&gt;&lt;/contributors&gt;&lt;titles&gt;&lt;title&gt;Disynaptic olfactory input to the hippocampus mediated by stellate cells in the entorhinal cortex&lt;/title&gt;&lt;secondary-title&gt;Journal of Comparative Neurology&lt;/secondary-title&gt;&lt;/titles&gt;&lt;periodical&gt;&lt;full-title&gt;Journal of Comparative Neurology&lt;/full-title&gt;&lt;/periodical&gt;&lt;pages</w:instrText>
      </w:r>
      <w:r w:rsidRPr="002C50B4">
        <w:rPr>
          <w:lang w:bidi="fa-IR"/>
        </w:rPr>
        <w:instrText>&gt;163-177&lt;/</w:instrText>
      </w:r>
      <w:r w:rsidRPr="002C50B4">
        <w:instrText>pages&gt;&lt;volume&gt;292&lt;/volume&gt;&lt;number&gt;2&lt;/number&gt;&lt;dates&gt;&lt;year&gt;1990&lt;/year&gt;&lt;/dates&gt;&lt;isbn&gt;0021-9967&lt;/isbn&gt;&lt;urls&gt;&lt;/urls&gt;&lt;/record&gt;&lt;/Cite&gt;&lt;/EndNote</w:instrText>
      </w:r>
      <w:r w:rsidRPr="002C50B4">
        <w:rPr>
          <w:lang w:bidi="fa-IR"/>
        </w:rPr>
        <w:instrText>&gt;</w:instrText>
      </w:r>
      <w:r w:rsidRPr="002C50B4">
        <w:rPr>
          <w:lang w:bidi="fa-IR"/>
        </w:rPr>
        <w:fldChar w:fldCharType="separate"/>
      </w:r>
      <w:r w:rsidRPr="002C50B4">
        <w:rPr>
          <w:lang w:bidi="fa-IR"/>
        </w:rPr>
        <w:t>[50]</w:t>
      </w:r>
      <w:r w:rsidRPr="002C50B4">
        <w:fldChar w:fldCharType="end"/>
      </w:r>
      <w:r w:rsidRPr="002C50B4">
        <w:t>.</w:t>
      </w:r>
    </w:p>
    <w:p w14:paraId="626F918C" w14:textId="77777777" w:rsidR="002C50B4" w:rsidRPr="002C50B4" w:rsidRDefault="002C50B4" w:rsidP="00967F83">
      <w:pPr>
        <w:pStyle w:val="MainText"/>
      </w:pPr>
      <w:r w:rsidRPr="002C50B4">
        <w:t xml:space="preserve">Considering that the entorhinal region receives input from the piriform cortex (PC) and is a major source of hippocampal afferents, these observations support the longstanding view that the hippocampus is closely related to the sense of </w:t>
      </w:r>
      <w:r w:rsidRPr="002C50B4">
        <w:t xml:space="preserve">smell </w:t>
      </w:r>
      <w:r w:rsidRPr="002C50B4">
        <w:rPr>
          <w:lang w:bidi="fa-IR"/>
        </w:rPr>
        <w:fldChar w:fldCharType="begin"/>
      </w:r>
      <w:r w:rsidRPr="002C50B4">
        <w:rPr>
          <w:lang w:bidi="fa-IR"/>
        </w:rPr>
        <w:instrText xml:space="preserve"> </w:instrText>
      </w:r>
      <w:r w:rsidRPr="002C50B4">
        <w:instrText>ADDIN EN.CITE &lt;EndNote&gt;&lt;Cite&gt;&lt;Author&gt;Powell&lt;/Author&gt;&lt;Year&gt;1965&lt;/Year&gt;&lt;RecNum&gt;44&lt;/RecNum&gt;&lt;DisplayText&gt;[51]&lt;/DisplayText&gt;&lt;record&gt;&lt;rec-number&gt;44&lt;/rec-number&gt;&lt;foreign-keys&gt;&lt;key app="EN" db-id="p9x2vesa922a99ea2zqpse0ervtaprfwwaet" timestamp="1676597671"&gt;44</w:instrText>
      </w:r>
      <w:r w:rsidRPr="002C50B4">
        <w:rPr>
          <w:lang w:bidi="fa-IR"/>
        </w:rPr>
        <w:instrText>&lt;/</w:instrText>
      </w:r>
      <w:r w:rsidRPr="002C50B4">
        <w:instrText>key&gt;&lt;/foreign-keys&gt;&lt;ref-type name="Journal Article"&gt;17&lt;/ref-type&gt;&lt;contributors&gt;&lt;authors&gt;&lt;author&gt;Powell, TP&lt;/author&gt;&lt;author&gt;Cowan, WM&lt;/author&gt;&lt;author&gt;Raisman, Gr&lt;/author&gt;&lt;/authors&gt;&lt;/contributors&gt;&lt;titles&gt;&lt;title&gt;The central olfactory connexions&lt;/title&gt;&lt;secondary-title&gt;Journal of Anatomy&lt;/secondary-title&gt;&lt;/titles&gt;&lt;periodical&gt;&lt;full-title&gt;Journal of Anatomy&lt;/full-title&gt;&lt;/periodical&gt;&lt;pages&gt;791&lt;/pages&gt;&lt;volume&gt;99&lt;/volume&gt;&lt;number&gt;Pt 4&lt;/number&gt;&lt;dates&gt;&lt;year&gt;1965&lt;/year&gt;&lt;/dates&gt;&lt;urls&gt;&lt;/urls&gt;&lt;/record&gt;&lt;/Cite&gt;&lt;/EndNote</w:instrText>
      </w:r>
      <w:r w:rsidRPr="002C50B4">
        <w:rPr>
          <w:lang w:bidi="fa-IR"/>
        </w:rPr>
        <w:instrText>&gt;</w:instrText>
      </w:r>
      <w:r w:rsidRPr="002C50B4">
        <w:rPr>
          <w:lang w:bidi="fa-IR"/>
        </w:rPr>
        <w:fldChar w:fldCharType="separate"/>
      </w:r>
      <w:r w:rsidRPr="002C50B4">
        <w:rPr>
          <w:lang w:bidi="fa-IR"/>
        </w:rPr>
        <w:t>[51]</w:t>
      </w:r>
      <w:r w:rsidRPr="002C50B4">
        <w:fldChar w:fldCharType="end"/>
      </w:r>
      <w:r w:rsidRPr="002C50B4">
        <w:t xml:space="preserve">. Additionally, ventral hippocampus is connected to circuits related to emotion, as it receives olfactory inputs </w:t>
      </w:r>
      <w:r w:rsidRPr="002C50B4">
        <w:rPr>
          <w:lang w:bidi="fa-IR"/>
        </w:rPr>
        <w:fldChar w:fldCharType="begin"/>
      </w:r>
      <w:r w:rsidRPr="002C50B4">
        <w:rPr>
          <w:lang w:bidi="fa-IR"/>
        </w:rPr>
        <w:instrText xml:space="preserve"> </w:instrText>
      </w:r>
      <w:r w:rsidRPr="002C50B4">
        <w:instrText>ADDIN EN.CITE &lt;EndNote&gt;&lt;Cite&gt;&lt;Author&gt;Mikulovic&lt;/Author&gt;&lt;Year&gt;2018&lt;/Year&gt;&lt;RecNum&gt;45&lt;/RecNum&gt;&lt;DisplayText&gt;[52]&lt;/DisplayText&gt;&lt;record&gt;&lt;rec-number&gt;45&lt;/rec-number&gt;&lt;foreign-keys&gt;&lt;key app="EN" db-id="p9x2vesa922a99ea2zqpse0ervtaprfwwaet" timestamp="1676597708"&gt;4</w:instrText>
      </w:r>
      <w:r w:rsidRPr="002C50B4">
        <w:rPr>
          <w:lang w:bidi="fa-IR"/>
        </w:rPr>
        <w:instrText>5&lt;/</w:instrText>
      </w:r>
      <w:r w:rsidRPr="002C50B4">
        <w:instrText>key&gt;&lt;/foreign-keys&gt;&lt;ref-type name="Journal Article"&gt;17&lt;/ref-type&gt;&lt;contributors&gt;&lt;authors&gt;&lt;author&gt;Mikulovic, Sanja&lt;/author&gt;&lt;author&gt;Restrepo, Carlos Ernesto&lt;/author&gt;&lt;author&gt;Siwani, Samer&lt;/author&gt;&lt;author&gt;Bauer, Pavol&lt;/author&gt;&lt;author&gt;Pupe, Stefano&lt;/author</w:instrText>
      </w:r>
      <w:r w:rsidRPr="002C50B4">
        <w:rPr>
          <w:lang w:bidi="fa-IR"/>
        </w:rPr>
        <w:instrText>&gt;&lt;</w:instrText>
      </w:r>
      <w:r w:rsidRPr="002C50B4">
        <w:instrText>author&gt;Tort, Adriano BL&lt;/author&gt;&lt;author&gt;Kullander, Klas&lt;/author&gt;&lt;author&gt;Leão, Richardson N&lt;/author&gt;&lt;/authors&gt;&lt;/contributors&gt;&lt;titles&gt;&lt;title&gt;Ventral hippocampal OLM cells control type 2 theta oscillations and response to predator odor&lt;/title&gt;&lt;secondary-title&gt;Nature Communications&lt;/secondary-title&gt;&lt;/titles&gt;&lt;periodical&gt;&lt;full-title&gt;Nature Communications&lt;/full-title&gt;&lt;/periodical&gt;&lt;pages&gt;3638&lt;/pages&gt;&lt;volume&gt;9&lt;/volume&gt;&lt;number&gt;1&lt;/number&gt;&lt;dates&gt;&lt;year&gt;2018&lt;/year&gt;&lt;/dates&gt;&lt;isbn&gt;2041-1723&lt;/isbn&gt;&lt;urls&gt;&lt;/urls&gt;&lt;/record&gt;&lt;/Cite&gt;&lt;/EndNote</w:instrText>
      </w:r>
      <w:r w:rsidRPr="002C50B4">
        <w:rPr>
          <w:lang w:bidi="fa-IR"/>
        </w:rPr>
        <w:instrText>&gt;</w:instrText>
      </w:r>
      <w:r w:rsidRPr="002C50B4">
        <w:rPr>
          <w:lang w:bidi="fa-IR"/>
        </w:rPr>
        <w:fldChar w:fldCharType="separate"/>
      </w:r>
      <w:r w:rsidRPr="002C50B4">
        <w:rPr>
          <w:lang w:bidi="fa-IR"/>
        </w:rPr>
        <w:t>[52]</w:t>
      </w:r>
      <w:r w:rsidRPr="002C50B4">
        <w:fldChar w:fldCharType="end"/>
      </w:r>
      <w:r w:rsidRPr="002C50B4">
        <w:t xml:space="preserve">. The CA1 region of the hippocampus sends numerous fibers to the anterior olfactory nuclei and the OB on the same side </w:t>
      </w:r>
      <w:r w:rsidRPr="002C50B4">
        <w:rPr>
          <w:lang w:bidi="fa-IR"/>
        </w:rPr>
        <w:fldChar w:fldCharType="begin"/>
      </w:r>
      <w:r w:rsidRPr="002C50B4">
        <w:rPr>
          <w:lang w:bidi="fa-IR"/>
        </w:rPr>
        <w:instrText xml:space="preserve"> </w:instrText>
      </w:r>
      <w:r w:rsidRPr="002C50B4">
        <w:instrText>ADDIN EN.CITE &lt;EndNote&gt;&lt;Cite&gt;&lt;Author&gt;Van Groen&lt;/Author&gt;&lt;Year&gt;1990&lt;/Year&gt;&lt;RecNum&gt;46&lt;/RecNum&gt;&lt;DisplayText&gt;[53]&lt;/DisplayText&gt;&lt;record&gt;&lt;rec-number&gt;46&lt;/rec-number&gt;&lt;foreign-keys&gt;&lt;key app="EN" db-id="p9x2vesa922a99ea2zqpse0ervtaprfwwaet" timestamp="1676597751"&gt;4</w:instrText>
      </w:r>
      <w:r w:rsidRPr="002C50B4">
        <w:rPr>
          <w:lang w:bidi="fa-IR"/>
        </w:rPr>
        <w:instrText>6&lt;/</w:instrText>
      </w:r>
      <w:r w:rsidRPr="002C50B4">
        <w:instrText>key&gt;&lt;/foreign-keys&gt;&lt;ref-type name="Journal Article"&gt;17&lt;/ref-type&gt;&lt;contributors&gt;&lt;authors&gt;&lt;author&gt;Van Groen, Thomas&lt;/author&gt;&lt;author&gt;Wyss, J Michael&lt;/author&gt;&lt;/authors&gt;&lt;/contributors&gt;&lt;titles&gt;&lt;title&gt;Extrinsic projections from area CA1 of the rat hippocampus</w:instrText>
      </w:r>
      <w:r w:rsidRPr="002C50B4">
        <w:rPr>
          <w:lang w:bidi="fa-IR"/>
        </w:rPr>
        <w:instrText xml:space="preserve">: </w:instrText>
      </w:r>
      <w:r w:rsidRPr="002C50B4">
        <w:instrText>olfactory, cortical, subcortical, and bilateral hippocampal formation projections&lt;/title&gt;&lt;secondary-title&gt;Journal of Comparative Neurology&lt;/secondary-title&gt;&lt;/titles&gt;&lt;periodical&gt;&lt;full-title&gt;Journal of Comparative Neurology&lt;/full-title&gt;&lt;/periodical&gt;&lt;pages</w:instrText>
      </w:r>
      <w:r w:rsidRPr="002C50B4">
        <w:rPr>
          <w:lang w:bidi="fa-IR"/>
        </w:rPr>
        <w:instrText>&gt;515-528&lt;/</w:instrText>
      </w:r>
      <w:r w:rsidRPr="002C50B4">
        <w:instrText>pages&gt;&lt;volume&gt;302&lt;/volume&gt;&lt;number&gt;3&lt;/number&gt;&lt;dates&gt;&lt;year&gt;1990&lt;/year&gt;&lt;/dates&gt;&lt;isbn&gt;0021-9967&lt;/isbn&gt;&lt;urls&gt;&lt;/urls&gt;&lt;/record&gt;&lt;/Cite&gt;&lt;/EndNote</w:instrText>
      </w:r>
      <w:r w:rsidRPr="002C50B4">
        <w:rPr>
          <w:lang w:bidi="fa-IR"/>
        </w:rPr>
        <w:instrText>&gt;</w:instrText>
      </w:r>
      <w:r w:rsidRPr="002C50B4">
        <w:rPr>
          <w:lang w:bidi="fa-IR"/>
        </w:rPr>
        <w:fldChar w:fldCharType="separate"/>
      </w:r>
      <w:r w:rsidRPr="002C50B4">
        <w:rPr>
          <w:lang w:bidi="fa-IR"/>
        </w:rPr>
        <w:t>[53]</w:t>
      </w:r>
      <w:r w:rsidRPr="002C50B4">
        <w:fldChar w:fldCharType="end"/>
      </w:r>
      <w:r w:rsidRPr="002C50B4">
        <w:t xml:space="preserve">. In rat brain, direct fibers from pyramidal cells in the ventral CA1 region of the hippocampus and the entorhinal cortex project to the granule cell layer of the OB, forming a single-synaptic feedback pathway </w:t>
      </w:r>
      <w:r w:rsidRPr="002C50B4">
        <w:rPr>
          <w:lang w:bidi="fa-IR"/>
        </w:rPr>
        <w:fldChar w:fldCharType="begin"/>
      </w:r>
      <w:r w:rsidRPr="002C50B4">
        <w:rPr>
          <w:lang w:bidi="fa-IR"/>
        </w:rPr>
        <w:instrText xml:space="preserve"> </w:instrText>
      </w:r>
      <w:r w:rsidRPr="002C50B4">
        <w:instrText>ADDIN EN.CITE &lt;EndNote&gt;&lt;Cite&gt;&lt;Author&gt;Padmanabhan&lt;/Author&gt;&lt;Year&gt;2019&lt;/Year&gt;&lt;RecNum&gt;47&lt;/RecNum&gt;&lt;DisplayText&gt;[54]&lt;/DisplayText&gt;&lt;record&gt;&lt;rec-number&gt;47&lt;/rec-number&gt;&lt;foreign-keys&gt;&lt;key app="EN" db-id="p9x2vesa922a99ea2zqpse0ervtaprfwwaet" timestamp="1676597816</w:instrText>
      </w:r>
      <w:r w:rsidRPr="002C50B4">
        <w:rPr>
          <w:lang w:bidi="fa-IR"/>
        </w:rPr>
        <w:instrText>"&gt;47&lt;/</w:instrText>
      </w:r>
      <w:r w:rsidRPr="002C50B4">
        <w:instrText>key&gt;&lt;/foreign-keys&gt;&lt;ref-type name="Journal Article"&gt;17&lt;/ref-type&gt;&lt;contributors&gt;&lt;authors&gt;&lt;author&gt;Padmanabhan, Krishnan&lt;/author&gt;&lt;author&gt;Osakada, Fumitaka&lt;/author&gt;&lt;author&gt;Tarabrina, Anna&lt;/author&gt;&lt;author&gt;Kizer, Erin&lt;/author&gt;&lt;author&gt;Callaway, Edward M&lt;/author&gt;&lt;author&gt;Gage, Fred H&lt;/author&gt;&lt;author&gt;Sejnowski, Terrence J&lt;/author&gt;&lt;/authors&gt;&lt;/contributors&gt;&lt;titles&gt;&lt;title&gt;Centrifugal inputs to the main olfactory bulb revealed through whole brain circuit-mapping&lt;/title&gt;&lt;secondary-title&gt;Frontiers in neuroanatomy&lt;/secondary-title&gt;&lt;/titles&gt;&lt;periodical&gt;&lt;full-title&gt;Frontiers in neuroanatomy&lt;/full-title&gt;&lt;/periodical&gt;&lt;pages&gt;115&lt;/pages&gt;&lt;volume&gt;12&lt;/volume&gt;&lt;dates&gt;&lt;year&gt;2019&lt;/year&gt;&lt;/dates&gt;&lt;isbn&gt;1662-5129&lt;/isbn&gt;&lt;urls&gt;&lt;/urls&gt;&lt;/record&gt;&lt;/Cite&gt;&lt;/EndNote</w:instrText>
      </w:r>
      <w:r w:rsidRPr="002C50B4">
        <w:rPr>
          <w:lang w:bidi="fa-IR"/>
        </w:rPr>
        <w:instrText>&gt;</w:instrText>
      </w:r>
      <w:r w:rsidRPr="002C50B4">
        <w:rPr>
          <w:lang w:bidi="fa-IR"/>
        </w:rPr>
        <w:fldChar w:fldCharType="separate"/>
      </w:r>
      <w:r w:rsidRPr="002C50B4">
        <w:rPr>
          <w:lang w:bidi="fa-IR"/>
        </w:rPr>
        <w:t>[54]</w:t>
      </w:r>
      <w:r w:rsidRPr="002C50B4">
        <w:fldChar w:fldCharType="end"/>
      </w:r>
      <w:r w:rsidRPr="002C50B4">
        <w:t xml:space="preserve">. Furthermore, the OB has a direct connection with the PFC and the peri-limbic part of the PFC through the anterior olfactory nuclei in the olfactory pathway </w:t>
      </w:r>
      <w:r w:rsidRPr="002C50B4">
        <w:rPr>
          <w:lang w:bidi="fa-IR"/>
        </w:rPr>
        <w:fldChar w:fldCharType="begin"/>
      </w:r>
      <w:r w:rsidRPr="002C50B4">
        <w:rPr>
          <w:lang w:bidi="fa-IR"/>
        </w:rPr>
        <w:instrText xml:space="preserve"> </w:instrText>
      </w:r>
      <w:r w:rsidRPr="002C50B4">
        <w:instrText>ADDIN EN.CITE &lt;EndNote&gt;&lt;Cite&gt;&lt;Author&gt;Moberly&lt;/Author&gt;&lt;Year&gt;2018&lt;/Year&gt;&lt;RecNum&gt;48&lt;/RecNum&gt;&lt;DisplayText&gt;[55]&lt;/DisplayText&gt;&lt;record&gt;&lt;rec-number&gt;48&lt;/rec-number&gt;&lt;foreign-keys&gt;&lt;key app="EN" db-id="p9x2vesa922a99ea2zqpse0ervtaprfwwaet" timestamp="1676597918"&gt;48</w:instrText>
      </w:r>
      <w:r w:rsidRPr="002C50B4">
        <w:rPr>
          <w:lang w:bidi="fa-IR"/>
        </w:rPr>
        <w:instrText>&lt;/</w:instrText>
      </w:r>
      <w:r w:rsidRPr="002C50B4">
        <w:instrText>key&gt;&lt;/foreign-keys&gt;&lt;ref-type name="Journal Article"&gt;17&lt;/ref-type&gt;&lt;contributors&gt;&lt;authors&gt;&lt;author&gt;Moberly, Andrew H&lt;/author&gt;&lt;author&gt;Schreck, Mary&lt;/author&gt;&lt;author&gt;Bhattarai, Janardhan P&lt;/author&gt;&lt;author&gt;Zweifel, Larry S&lt;/author&gt;&lt;author&gt;Luo, Wenqin&lt;/author&gt;&lt;author&gt;Ma, Minghong&lt;/author&gt;&lt;/authors&gt;&lt;/contributors&gt;&lt;titles&gt;&lt;title&gt;Olfactory inputs modulate respiration-related rhythmic activity in the prefrontal cortex and freezing behavior&lt;/title&gt;&lt;secondary-title&gt;Nature communications&lt;/secondary-title&gt;&lt;/titles&gt;&lt;periodical&gt;&lt;full-title&gt;Nature Communications&lt;/full-title&gt;&lt;/periodical&gt;&lt;pages&gt;1528&lt;/pages&gt;&lt;volume&gt;9&lt;/volume&gt;&lt;number&gt;1&lt;/number&gt;&lt;dates&gt;&lt;year&gt;2018&lt;/year&gt;&lt;/dates&gt;&lt;isbn&gt;2041-1723&lt;/isbn&gt;&lt;urls&gt;&lt;/urls&gt;&lt;/record&gt;&lt;/Cite&gt;&lt;/EndNote</w:instrText>
      </w:r>
      <w:r w:rsidRPr="002C50B4">
        <w:rPr>
          <w:lang w:bidi="fa-IR"/>
        </w:rPr>
        <w:instrText>&gt;</w:instrText>
      </w:r>
      <w:r w:rsidRPr="002C50B4">
        <w:rPr>
          <w:lang w:bidi="fa-IR"/>
        </w:rPr>
        <w:fldChar w:fldCharType="separate"/>
      </w:r>
      <w:r w:rsidRPr="002C50B4">
        <w:rPr>
          <w:lang w:bidi="fa-IR"/>
        </w:rPr>
        <w:t>[55]</w:t>
      </w:r>
      <w:r w:rsidRPr="002C50B4">
        <w:fldChar w:fldCharType="end"/>
      </w:r>
      <w:r w:rsidRPr="002C50B4">
        <w:t>.</w:t>
      </w:r>
    </w:p>
    <w:p w14:paraId="6D2F99BF" w14:textId="77777777" w:rsidR="002C50B4" w:rsidRPr="002C50B4" w:rsidRDefault="002C50B4" w:rsidP="00967F83">
      <w:pPr>
        <w:pStyle w:val="MainText"/>
      </w:pPr>
      <w:r w:rsidRPr="002C50B4">
        <w:t>By investigating electrical stimulation of the OE, this research aims to develop treatments for neurodegenerative conditions without the need for deep brain electrode implantation. This approach could offer a less invasive alternative for patients with such disorders.</w:t>
      </w:r>
    </w:p>
    <w:p w14:paraId="02AB0D0F" w14:textId="65429A0F" w:rsidR="002C50B4" w:rsidRPr="002C50B4" w:rsidRDefault="00967F83" w:rsidP="00967F83">
      <w:pPr>
        <w:pStyle w:val="Mainheader"/>
      </w:pPr>
      <w:r w:rsidRPr="002C50B4">
        <w:t>CONCLUSION</w:t>
      </w:r>
    </w:p>
    <w:p w14:paraId="69886D09" w14:textId="77777777" w:rsidR="002C50B4" w:rsidRDefault="002C50B4" w:rsidP="00967F83">
      <w:pPr>
        <w:pStyle w:val="Firstparagraph"/>
        <w:rPr>
          <w:b/>
          <w:bCs/>
        </w:rPr>
      </w:pPr>
      <w:r w:rsidRPr="002C50B4">
        <w:t>Given that electrical stimulation of the OE induced field excitatory fEPSPs in the OB, dorsal hippocampus, and ventral hippocampus, it is possible that OE stimulation may alter synaptic plasticity and, subsequently, impact learning and memory in rodents with memory deficits or seizures.</w:t>
      </w:r>
    </w:p>
    <w:p w14:paraId="1FB9F96C" w14:textId="41440534" w:rsidR="00266021" w:rsidRDefault="00266021" w:rsidP="002C50B4">
      <w:pPr>
        <w:pStyle w:val="Mainheader"/>
      </w:pPr>
      <w:r w:rsidRPr="00266021">
        <w:t>ACKNOWLEDGEMENT</w:t>
      </w:r>
    </w:p>
    <w:p w14:paraId="04D3F396" w14:textId="44B501A9" w:rsidR="00266021" w:rsidRDefault="002C50B4" w:rsidP="002C50B4">
      <w:pPr>
        <w:pStyle w:val="Firstparagraph"/>
      </w:pPr>
      <w:r w:rsidRPr="002C50B4">
        <w:t>We express our gratitude for the funding provided by the Vice-Chancellor of Research Affairs, Tarbiat Modares University, Tehran, Iran.</w:t>
      </w:r>
    </w:p>
    <w:p w14:paraId="71C7C0E9" w14:textId="71859675" w:rsidR="0018759F" w:rsidRDefault="0018759F" w:rsidP="0018759F">
      <w:pPr>
        <w:pStyle w:val="Mainheader"/>
      </w:pPr>
      <w:r>
        <w:t>FUNDING</w:t>
      </w:r>
    </w:p>
    <w:p w14:paraId="15AD62FA" w14:textId="1EFDAA96" w:rsidR="0018759F" w:rsidRDefault="002C50B4" w:rsidP="002C50B4">
      <w:pPr>
        <w:pStyle w:val="Firstparagraph"/>
      </w:pPr>
      <w:r w:rsidRPr="002C50B4">
        <w:t>This study was supported by a grant from Tarbiat Modares University for a PhD decertation.</w:t>
      </w:r>
    </w:p>
    <w:p w14:paraId="75F713A9" w14:textId="70C0837A" w:rsidR="00283750" w:rsidRPr="00E5299D" w:rsidRDefault="00E5299D" w:rsidP="001E5C6A">
      <w:pPr>
        <w:shd w:val="clear" w:color="auto" w:fill="FFFFFF"/>
        <w:bidi w:val="0"/>
        <w:spacing w:before="240" w:after="0" w:line="240" w:lineRule="auto"/>
        <w:outlineLvl w:val="1"/>
        <w:rPr>
          <w:rFonts w:asciiTheme="majorBidi" w:eastAsia="Times New Roman" w:hAnsiTheme="majorBidi" w:cstheme="majorBidi"/>
          <w:b/>
          <w:bCs/>
          <w:sz w:val="24"/>
          <w:szCs w:val="24"/>
        </w:rPr>
      </w:pPr>
      <w:r w:rsidRPr="00E5299D">
        <w:rPr>
          <w:rFonts w:asciiTheme="majorBidi" w:eastAsia="Times New Roman" w:hAnsiTheme="majorBidi" w:cstheme="majorBidi"/>
          <w:b/>
          <w:bCs/>
          <w:sz w:val="24"/>
          <w:szCs w:val="24"/>
        </w:rPr>
        <w:t>DECLARATIONS</w:t>
      </w:r>
    </w:p>
    <w:p w14:paraId="2F16BDEF" w14:textId="398A2EB2" w:rsidR="00A97871" w:rsidRDefault="002C50B4" w:rsidP="002C50B4">
      <w:pPr>
        <w:pStyle w:val="Firstparagraph"/>
      </w:pPr>
      <w:r w:rsidRPr="002C50B4">
        <w:t>Authors have no conflict of interest to declare.</w:t>
      </w:r>
    </w:p>
    <w:p w14:paraId="0EFC6E48" w14:textId="554A7553" w:rsidR="00E71B36" w:rsidRDefault="00671B51" w:rsidP="00A0404C">
      <w:pPr>
        <w:pStyle w:val="Mainheader"/>
        <w:spacing w:after="120"/>
      </w:pPr>
      <w:r w:rsidRPr="00F43A22">
        <w:t>REFERENCES</w:t>
      </w:r>
    </w:p>
    <w:p w14:paraId="33938C2F" w14:textId="347B45CF" w:rsidR="00444F15" w:rsidRDefault="00444F15" w:rsidP="00444F15">
      <w:pPr>
        <w:pStyle w:val="References"/>
      </w:pPr>
      <w:r>
        <w:t>Lozano, A.M., et al., A Phase II Study of Fornix Deep Brain Stimulation in Mild Alzheimer's Disease. J Alzheimers Dis, 2016. 54(2): p. 777-87.</w:t>
      </w:r>
    </w:p>
    <w:p w14:paraId="3E75A797" w14:textId="413D2228" w:rsidR="00444F15" w:rsidRDefault="00444F15" w:rsidP="00444F15">
      <w:pPr>
        <w:pStyle w:val="References"/>
      </w:pPr>
      <w:r>
        <w:t>Shaheen, N., et al., Deep brain stimulation for chronic pain: a systematic review and meta-</w:t>
      </w:r>
      <w:r>
        <w:lastRenderedPageBreak/>
        <w:t>analysis. Front Hum Neurosci, 2023. 17: p. 1297894.</w:t>
      </w:r>
    </w:p>
    <w:p w14:paraId="42AB0E64" w14:textId="2864080D" w:rsidR="00444F15" w:rsidRDefault="00444F15" w:rsidP="00444F15">
      <w:pPr>
        <w:pStyle w:val="References"/>
      </w:pPr>
      <w:r>
        <w:t>Kluger, B.M., O. Klepitskaya, and M.S. Okun, Surgical treatment of movement disorders. Neurol Clin, 2009. 27(3): p. 633-77, v.</w:t>
      </w:r>
    </w:p>
    <w:p w14:paraId="3753F78F" w14:textId="7F4EC28D" w:rsidR="00444F15" w:rsidRDefault="00444F15" w:rsidP="00444F15">
      <w:pPr>
        <w:pStyle w:val="References"/>
      </w:pPr>
      <w:r>
        <w:t>Marín, G., et al., Deep brain stimulation in neurological diseases and other pathologies. Neurology perspectives.</w:t>
      </w:r>
    </w:p>
    <w:p w14:paraId="2B4CEBA3" w14:textId="45B6248A" w:rsidR="00444F15" w:rsidRDefault="00444F15" w:rsidP="00444F15">
      <w:pPr>
        <w:pStyle w:val="References"/>
      </w:pPr>
      <w:r>
        <w:t>Marín, G., et al., Deep brain stimulation in neurological diseases and other pathologies. Neurology Perspectives, 2022. 2(3): p. 151-159.</w:t>
      </w:r>
    </w:p>
    <w:p w14:paraId="40F89904" w14:textId="7B7261B7" w:rsidR="00444F15" w:rsidRDefault="00444F15" w:rsidP="00444F15">
      <w:pPr>
        <w:pStyle w:val="References"/>
      </w:pPr>
      <w:r>
        <w:t>Caggiano, M., J.S. Kauer, and D.D. Hunter, Globose basal cells are neuronal progenitors in the olfactory epithelium: a lineage analysis using a replication-incompetent retrovirus. Neuron, 1994. 13(2): p. 339-52.</w:t>
      </w:r>
    </w:p>
    <w:p w14:paraId="1C130F43" w14:textId="2D169DC7" w:rsidR="00444F15" w:rsidRDefault="00444F15" w:rsidP="00444F15">
      <w:pPr>
        <w:pStyle w:val="References"/>
      </w:pPr>
      <w:r>
        <w:t>Calof, A.L., et al., Factors affecting neuronal birth and death in the mammalian olfactory epithelium. Ciba Found Symp, 1996. 196: p. 188-205; discussion; 205-10.</w:t>
      </w:r>
    </w:p>
    <w:p w14:paraId="223D4AE5" w14:textId="26C9DB2B" w:rsidR="00444F15" w:rsidRDefault="00444F15" w:rsidP="00444F15">
      <w:pPr>
        <w:pStyle w:val="References"/>
      </w:pPr>
      <w:r>
        <w:t>Calof, A.L., et al., Factors regulating neurogenesis and programmed cell death in mouse olfactory epithelium. Ann N Y Acad Sci, 1998. 855: p. 226-9.</w:t>
      </w:r>
    </w:p>
    <w:p w14:paraId="246EE698" w14:textId="7E255B81" w:rsidR="00444F15" w:rsidRDefault="00444F15" w:rsidP="00444F15">
      <w:pPr>
        <w:pStyle w:val="References"/>
      </w:pPr>
      <w:r>
        <w:t>Graziadei, P.P. and G.A. Graziadei, Neurogenesis and neuron regeneration in the olfactory system of mammals. I. Morphological aspects of differentiation and structural organization of the olfactory sensory neurons. J Neurocytol, 1979. 8(1): p. 1-18.</w:t>
      </w:r>
    </w:p>
    <w:p w14:paraId="4D911FEC" w14:textId="1459E255" w:rsidR="00444F15" w:rsidRDefault="00444F15" w:rsidP="00967F83">
      <w:pPr>
        <w:pStyle w:val="References"/>
        <w:ind w:hanging="378"/>
      </w:pPr>
      <w:r>
        <w:t>Magrassi, L. and P.P. Graziadei, Cell death in the olfactory epithelium. Anat Embryol (Berl), 1995. 192(1): p. 77-87.</w:t>
      </w:r>
    </w:p>
    <w:p w14:paraId="53827E3E" w14:textId="2A5CA7C9" w:rsidR="00444F15" w:rsidRDefault="00444F15" w:rsidP="00967F83">
      <w:pPr>
        <w:pStyle w:val="References"/>
        <w:ind w:hanging="378"/>
      </w:pPr>
      <w:r>
        <w:t>Pignatelli, A. and O. Belluzzi, Frontiers in Neuroscience Neurogenesis in the Adult Olfactory Bulb, in The Neurobiology of Olfaction, A. Menini, Editor. 2010, CRC Press/Taylor &amp; FrancisCopyright © 2010 by Taylor and Francis Group, LLC.: Boca Raton (FL).</w:t>
      </w:r>
    </w:p>
    <w:p w14:paraId="503204BD" w14:textId="7888F5B7" w:rsidR="00444F15" w:rsidRDefault="00444F15" w:rsidP="00967F83">
      <w:pPr>
        <w:pStyle w:val="References"/>
        <w:ind w:hanging="378"/>
      </w:pPr>
      <w:r>
        <w:t>Schiffman, S.S., Smell and Taste, in Encyclopedia of Gerontology (Second Edition), J.E. Birren, Editor. 2007, Elsevier: New York. p. 515-525.</w:t>
      </w:r>
    </w:p>
    <w:p w14:paraId="29EC95F0" w14:textId="20717008" w:rsidR="00444F15" w:rsidRDefault="00444F15" w:rsidP="00967F83">
      <w:pPr>
        <w:pStyle w:val="References"/>
        <w:ind w:hanging="378"/>
      </w:pPr>
      <w:r>
        <w:t>Grosmaitre, X., et al., Dual functions of mammalian olfactory sensory neurons as odor detectors and mechanical sensors. Nat Neurosci, 2007. 10(3): p. 348-54.</w:t>
      </w:r>
    </w:p>
    <w:p w14:paraId="7440D267" w14:textId="48C5B1DB" w:rsidR="00444F15" w:rsidRDefault="00444F15" w:rsidP="00967F83">
      <w:pPr>
        <w:pStyle w:val="References"/>
        <w:ind w:hanging="378"/>
      </w:pPr>
      <w:r>
        <w:t>Merrick, C., et al., The olfactory system as the gateway to the neural correlates of consciousness. 2014. 4.</w:t>
      </w:r>
    </w:p>
    <w:p w14:paraId="75D4BECA" w14:textId="616CC8D6" w:rsidR="00444F15" w:rsidRDefault="00444F15" w:rsidP="00967F83">
      <w:pPr>
        <w:pStyle w:val="References"/>
        <w:ind w:hanging="378"/>
      </w:pPr>
      <w:r>
        <w:t>Yaldizli, Ö., et al., The association between olfactory bulb volume, cognitive dysfunction, physical disability and depression in multiple sclerosis. Eur J Neurol, 2016. 23(3): p. 510-9.</w:t>
      </w:r>
    </w:p>
    <w:p w14:paraId="7DA83182" w14:textId="013AD68C" w:rsidR="00444F15" w:rsidRDefault="00444F15" w:rsidP="00967F83">
      <w:pPr>
        <w:pStyle w:val="References"/>
        <w:ind w:hanging="378"/>
      </w:pPr>
      <w:r>
        <w:t>Salimi, M., et al., Distraction of olfactory bulb-medial prefrontal cortex circuit may induce anxiety-like behavior in allergic rhinitis. PLoS One, 2019. 14(9): p. e0221978.</w:t>
      </w:r>
    </w:p>
    <w:p w14:paraId="3880383F" w14:textId="51D8CD62" w:rsidR="00444F15" w:rsidRDefault="00444F15" w:rsidP="00967F83">
      <w:pPr>
        <w:pStyle w:val="References"/>
        <w:ind w:hanging="378"/>
      </w:pPr>
      <w:r>
        <w:t>Arshamian, A., et al., Respiration Modulates Olfactory Memory Consolidation in Humans. J Neurosci, 2018. 38(48): p. 10286-10294.</w:t>
      </w:r>
    </w:p>
    <w:p w14:paraId="29FA91A5" w14:textId="44BB9239" w:rsidR="00444F15" w:rsidRDefault="00444F15" w:rsidP="00967F83">
      <w:pPr>
        <w:pStyle w:val="References"/>
        <w:ind w:hanging="378"/>
      </w:pPr>
      <w:r>
        <w:t>Zelano, C., et al., Nasal Respiration Entrains Human Limbic Oscillations and Modulates Cognitive Function. 2016. 36(49): p. 12448-12467.</w:t>
      </w:r>
    </w:p>
    <w:p w14:paraId="0CB228BB" w14:textId="6A55DDC5" w:rsidR="00444F15" w:rsidRDefault="00444F15" w:rsidP="00967F83">
      <w:pPr>
        <w:pStyle w:val="References"/>
        <w:ind w:hanging="378"/>
      </w:pPr>
      <w:r>
        <w:t>Heck, D.H., R. Kozma, and L.M. Kay, The rhythm of memory: how breathing shapes memory function. J Neurophysiol, 2019. 122(2): p. 563-571.</w:t>
      </w:r>
    </w:p>
    <w:p w14:paraId="29D153D8" w14:textId="611D7292" w:rsidR="00444F15" w:rsidRDefault="00444F15" w:rsidP="00967F83">
      <w:pPr>
        <w:pStyle w:val="References"/>
        <w:ind w:hanging="378"/>
      </w:pPr>
      <w:r>
        <w:t>Vanderwolf, C.H., Hippocampal activity, olfaction, and sniffing: an olfactory input to the dentate gyrus. Brain Res, 1992. 593(2): p. 197-208.</w:t>
      </w:r>
    </w:p>
    <w:p w14:paraId="5E8A4B00" w14:textId="08D4648D" w:rsidR="00444F15" w:rsidRDefault="00444F15" w:rsidP="00967F83">
      <w:pPr>
        <w:pStyle w:val="References"/>
        <w:ind w:hanging="378"/>
      </w:pPr>
      <w:r>
        <w:t>van Groen, T. and J.M. Wyss, Extrinsic projections from area CA1 of the rat hippocampus: olfactory, cortical, subcortical, and bilateral hippocampal formation projections. J Comp Neurol, 1990. 302(3): p. 515-28.</w:t>
      </w:r>
    </w:p>
    <w:p w14:paraId="7A6C2E6A" w14:textId="76E8BB7B" w:rsidR="00444F15" w:rsidRDefault="00444F15" w:rsidP="00967F83">
      <w:pPr>
        <w:pStyle w:val="References"/>
        <w:ind w:hanging="378"/>
      </w:pPr>
      <w:r>
        <w:t>Moberly, A.H., et al., Olfactory inputs modulate respiration-related rhythmic activity in the prefrontal cortex and freezing behavior. Nat Commun, 2018. 9(1): p. 1528.</w:t>
      </w:r>
    </w:p>
    <w:p w14:paraId="233D9C89" w14:textId="09A5BC38" w:rsidR="00444F15" w:rsidRDefault="00444F15" w:rsidP="00967F83">
      <w:pPr>
        <w:pStyle w:val="References"/>
        <w:ind w:hanging="378"/>
      </w:pPr>
      <w:r>
        <w:t>Salimi, M., et al., The olfactory bulb coordinates the ventral hippocampus-medial prefrontal cortex circuit during spatial working memory performance. J Physiol Sci, 2022. 72(1): p. 9.</w:t>
      </w:r>
    </w:p>
    <w:p w14:paraId="0DAAE959" w14:textId="609B06CB" w:rsidR="00444F15" w:rsidRDefault="00444F15" w:rsidP="00967F83">
      <w:pPr>
        <w:pStyle w:val="References"/>
        <w:ind w:hanging="378"/>
      </w:pPr>
      <w:r>
        <w:t>Granger, R. and G. Lynch, Higher olfactory processes: perceptual learning and memory. Curr Opin Neurobiol, 1991. 1(2): p. 209-14.</w:t>
      </w:r>
    </w:p>
    <w:p w14:paraId="70C6A9EF" w14:textId="747CD3A1" w:rsidR="00444F15" w:rsidRDefault="00444F15" w:rsidP="00967F83">
      <w:pPr>
        <w:pStyle w:val="References"/>
        <w:ind w:hanging="378"/>
      </w:pPr>
      <w:r>
        <w:t>Lozano, A.M., et al., Deep brain stimulation: current challenges and future directions. Nat Rev Neurol, 2019. 15(3): p. 148-160.</w:t>
      </w:r>
    </w:p>
    <w:p w14:paraId="10723548" w14:textId="5A347333" w:rsidR="00444F15" w:rsidRDefault="00444F15" w:rsidP="00967F83">
      <w:pPr>
        <w:pStyle w:val="References"/>
        <w:ind w:hanging="378"/>
      </w:pPr>
      <w:r>
        <w:t>Pycroft, L., J. Stein, and T. Aziz, Deep brain stimulation: An overview of history, methods, and future developments. Brain Neurosci Adv, 2018. 2: p. 2398212818816017.</w:t>
      </w:r>
    </w:p>
    <w:p w14:paraId="0872BD96" w14:textId="66539AC4" w:rsidR="00444F15" w:rsidRDefault="00444F15" w:rsidP="00967F83">
      <w:pPr>
        <w:pStyle w:val="References"/>
        <w:ind w:hanging="378"/>
      </w:pPr>
      <w:r>
        <w:t>Saway, B.F., et al., Functional MRI-Guided Motor Cortex and Deep Brain Stimulation for Intractable Facial Pain: A Novel, Personalized Approach in 1 Patient. Oper Neurosurg (Hagerstown), 2023. 24(1): p. 103-110.</w:t>
      </w:r>
    </w:p>
    <w:p w14:paraId="34DFE056" w14:textId="69448333" w:rsidR="00444F15" w:rsidRDefault="00444F15" w:rsidP="00967F83">
      <w:pPr>
        <w:pStyle w:val="References"/>
        <w:ind w:hanging="378"/>
      </w:pPr>
      <w:r>
        <w:lastRenderedPageBreak/>
        <w:t>Abreu, V., et al., Thalamic deep brain stimulation for post-traumatic neuropathic limb pain: Efficacy at five years' follow-up and effective volume of activated brain tissue. Neurochirurgie, 2022. 68(1): p. 52-60.</w:t>
      </w:r>
    </w:p>
    <w:p w14:paraId="0BAE099A" w14:textId="3149E94D" w:rsidR="00444F15" w:rsidRDefault="00444F15" w:rsidP="00967F83">
      <w:pPr>
        <w:pStyle w:val="References"/>
        <w:ind w:hanging="378"/>
      </w:pPr>
      <w:r>
        <w:t>Cappon, D., et al., Ventral tegmental area deep brain stimulation for chronic cluster headache: Effects on cognition, mood, pain report behaviour and quality of life. Cephalalgia, 2019. 39(9): p. 1099-1110.</w:t>
      </w:r>
    </w:p>
    <w:p w14:paraId="2EB321ED" w14:textId="0109B746" w:rsidR="00444F15" w:rsidRDefault="00444F15" w:rsidP="00967F83">
      <w:pPr>
        <w:pStyle w:val="References"/>
        <w:ind w:hanging="378"/>
      </w:pPr>
      <w:r>
        <w:t>Kashanian, A., et al., Case Series: Deep Brain Stimulation for Facial Pain. Oper Neurosurg (Hagerstown), 2020. 19(5): p. 510-517.</w:t>
      </w:r>
    </w:p>
    <w:p w14:paraId="292957CB" w14:textId="54721A8A" w:rsidR="00444F15" w:rsidRDefault="00444F15" w:rsidP="00967F83">
      <w:pPr>
        <w:pStyle w:val="References"/>
        <w:ind w:hanging="378"/>
      </w:pPr>
      <w:r>
        <w:t>Polanski, W.H., et al., Somatosensory functional MRI tractography for individualized targeting of deep brain stimulation in patients with chronic pain after brachial plexus injury. Acta Neurochir (Wien), 2019. 161(12): p. 2485-2490.</w:t>
      </w:r>
    </w:p>
    <w:p w14:paraId="3219C04B" w14:textId="2EAB2EF7" w:rsidR="00444F15" w:rsidRDefault="00444F15" w:rsidP="00967F83">
      <w:pPr>
        <w:pStyle w:val="References"/>
        <w:ind w:hanging="378"/>
      </w:pPr>
      <w:r>
        <w:t>Bewernick, B.H., et al., Long-term effects of nucleus accumbens deep brain stimulation in treatment-resistant depression: evidence for sustained efficacy. Neuropsychopharmacology, 2012. 37(9): p. 1975-85.</w:t>
      </w:r>
    </w:p>
    <w:p w14:paraId="20F2C3E8" w14:textId="0B118B44" w:rsidR="00444F15" w:rsidRDefault="00444F15" w:rsidP="00967F83">
      <w:pPr>
        <w:pStyle w:val="References"/>
        <w:ind w:hanging="378"/>
      </w:pPr>
      <w:r>
        <w:t>Corripio, I., et al., Deep brain stimulation in treatment resistant schizophrenia: a pilot randomized cross-over clinical trial. 2020. 51.</w:t>
      </w:r>
    </w:p>
    <w:p w14:paraId="1C5259C6" w14:textId="2D2079A0" w:rsidR="00444F15" w:rsidRDefault="00444F15" w:rsidP="00967F83">
      <w:pPr>
        <w:pStyle w:val="References"/>
        <w:ind w:hanging="378"/>
      </w:pPr>
      <w:r>
        <w:t>Denys, D., et al., Deep brain stimulation of the nucleus accumbens for treatment-refractory obsessive-compulsive disorder. Arch Gen Psychiatry, 2010. 67(10): p. 1061-8.</w:t>
      </w:r>
    </w:p>
    <w:p w14:paraId="1E4AC724" w14:textId="60792E98" w:rsidR="00444F15" w:rsidRDefault="00444F15" w:rsidP="00967F83">
      <w:pPr>
        <w:pStyle w:val="References"/>
        <w:ind w:hanging="378"/>
      </w:pPr>
      <w:r>
        <w:t>Peisker, C.B., et al., Nucleus Accumbens Deep Brain Stimulation in Patients with Substance Use Disorders and Delay Discounting. Brain Sci, 2018. 8(2).</w:t>
      </w:r>
    </w:p>
    <w:p w14:paraId="35C66B1F" w14:textId="4C41A75E" w:rsidR="00444F15" w:rsidRDefault="00444F15" w:rsidP="00967F83">
      <w:pPr>
        <w:pStyle w:val="References"/>
        <w:ind w:hanging="378"/>
      </w:pPr>
      <w:r>
        <w:t>Wu, H., et al., Deep-brain stimulation for anorexia nervosa. World Neurosurg, 2013. 80(3-4): p. S29.e1-10.</w:t>
      </w:r>
    </w:p>
    <w:p w14:paraId="18086333" w14:textId="1964E7BE" w:rsidR="00444F15" w:rsidRDefault="00444F15" w:rsidP="00967F83">
      <w:pPr>
        <w:pStyle w:val="References"/>
        <w:ind w:hanging="378"/>
      </w:pPr>
      <w:r>
        <w:t>Kocabicak, E., et al., Current perspectives on deep brain stimulation for severe neurological and psychiatric disorders. Neuropsychiatr Dis Treat, 2015. 11: p. 1051-66.</w:t>
      </w:r>
    </w:p>
    <w:p w14:paraId="14D25453" w14:textId="680E3598" w:rsidR="00444F15" w:rsidRDefault="00444F15" w:rsidP="00967F83">
      <w:pPr>
        <w:pStyle w:val="References"/>
        <w:ind w:hanging="378"/>
      </w:pPr>
      <w:r>
        <w:t>Schneider, T.M., et al., Deep brain stimulation of the lateral habenular complex in treatment-resistant depression: traps and pitfalls of trajectory choice. Neurosurgery, 2013. 72(2 Suppl Operative): p. ons184-93; discussion ons193.</w:t>
      </w:r>
    </w:p>
    <w:p w14:paraId="63F9C1DA" w14:textId="7FE14001" w:rsidR="00444F15" w:rsidRDefault="00444F15" w:rsidP="00967F83">
      <w:pPr>
        <w:pStyle w:val="References"/>
        <w:ind w:hanging="378"/>
      </w:pPr>
      <w:r>
        <w:t xml:space="preserve">Wang, J.W., et al., Deep Brain Stimulation of Pedunculopontine Nucleus for Postural Instability and Gait Disorder After Parkinson Disease: A </w:t>
      </w:r>
      <w:r>
        <w:t>Meta-Analysis of Individual Patient Data. World Neurosurg, 2017. 102: p. 72-78.</w:t>
      </w:r>
    </w:p>
    <w:p w14:paraId="7F8EAFE4" w14:textId="28D32277" w:rsidR="00444F15" w:rsidRDefault="00444F15" w:rsidP="00967F83">
      <w:pPr>
        <w:pStyle w:val="References"/>
        <w:ind w:hanging="378"/>
      </w:pPr>
      <w:r>
        <w:t>Langevin, J.P., et al., Deep Brain Stimulation of the Basolateral Amygdala: Targeting Technique and Electrodiagnostic Findings. Brain Sci, 2016. 6(3).</w:t>
      </w:r>
    </w:p>
    <w:p w14:paraId="1FFECD05" w14:textId="156492D6" w:rsidR="00444F15" w:rsidRDefault="00444F15" w:rsidP="00967F83">
      <w:pPr>
        <w:pStyle w:val="References"/>
        <w:ind w:hanging="378"/>
      </w:pPr>
      <w:r>
        <w:t>Castillo, P.R., et al., Globus Pallidus Externus Deep Brain Stimulation Treats Insomnia in a Patient With Parkinson Disease. Mayo Clin Proc, 2020. 95(2): p. 419-422.</w:t>
      </w:r>
    </w:p>
    <w:p w14:paraId="0D0BF0CB" w14:textId="7A707C56" w:rsidR="00444F15" w:rsidRDefault="00444F15" w:rsidP="00967F83">
      <w:pPr>
        <w:pStyle w:val="References"/>
        <w:ind w:hanging="378"/>
      </w:pPr>
      <w:r>
        <w:t>Liu, H., et al., The effect of fornix deep brain stimulation in brain diseases. Cell Mol Life Sci, 2020. 77(17): p. 3279-3291.</w:t>
      </w:r>
    </w:p>
    <w:p w14:paraId="1E214329" w14:textId="0DC10B5A" w:rsidR="00444F15" w:rsidRDefault="00444F15" w:rsidP="00967F83">
      <w:pPr>
        <w:pStyle w:val="References"/>
        <w:ind w:hanging="378"/>
      </w:pPr>
      <w:r>
        <w:t>Ben-Haim, S., Z. Mirzadeh, and W.S. Rosenberg, Deep brain stimulation for intractable neuropathic facial pain. Neurosurg Focus, 2018. 45(2): p. E15.</w:t>
      </w:r>
    </w:p>
    <w:p w14:paraId="7D1A4432" w14:textId="15DA1393" w:rsidR="00444F15" w:rsidRDefault="00444F15" w:rsidP="00967F83">
      <w:pPr>
        <w:pStyle w:val="References"/>
        <w:ind w:hanging="378"/>
      </w:pPr>
      <w:r>
        <w:t>Keifer, O.P., Jr., J.P. Riley, and N.M. Boulis, Deep brain stimulation for chronic pain: intracranial targets, clinical outcomes, and trial design considerations. Neurosurg Clin N Am, 2014. 25(4): p. 671-92.</w:t>
      </w:r>
    </w:p>
    <w:p w14:paraId="73B73D3A" w14:textId="3ECD10A0" w:rsidR="00444F15" w:rsidRDefault="00444F15" w:rsidP="00967F83">
      <w:pPr>
        <w:pStyle w:val="References"/>
        <w:ind w:hanging="378"/>
      </w:pPr>
      <w:r>
        <w:t>Pereira, E.A. and T.Z. Aziz, Neuropathic pain and deep brain stimulation. Neurotherapeutics, 2014. 11(3): p. 496-507.</w:t>
      </w:r>
    </w:p>
    <w:p w14:paraId="57B4DF11" w14:textId="3B66AF8E" w:rsidR="00444F15" w:rsidRDefault="00444F15" w:rsidP="00967F83">
      <w:pPr>
        <w:pStyle w:val="References"/>
        <w:ind w:hanging="378"/>
      </w:pPr>
      <w:r>
        <w:t>Gonzalez, V., et al., Deep brain stimulation for Huntington's disease: long-term results of a prospective open-label study. J Neurosurg, 2014. 121(1): p. 114-22.</w:t>
      </w:r>
    </w:p>
    <w:p w14:paraId="50DE78E6" w14:textId="74A21B62" w:rsidR="00444F15" w:rsidRDefault="00444F15" w:rsidP="00967F83">
      <w:pPr>
        <w:pStyle w:val="References"/>
        <w:ind w:hanging="378"/>
      </w:pPr>
      <w:r>
        <w:t>Smeets, A., et al., Deep Brain Stimulation of the internal globus pallidus in refractory Tourette Syndrome. Clin Neurol Neurosurg, 2016. 142: p. 54-59.</w:t>
      </w:r>
    </w:p>
    <w:p w14:paraId="01D0F4B6" w14:textId="2456A4C1" w:rsidR="00444F15" w:rsidRDefault="00444F15" w:rsidP="00967F83">
      <w:pPr>
        <w:pStyle w:val="References"/>
        <w:ind w:hanging="378"/>
      </w:pPr>
      <w:r>
        <w:t>Karalis, N. and A. Sirota, Breathing coordinates cortico-hippocampal dynamics in mice during offline states. Nature Communications, 2022. 13(1): p. 467.</w:t>
      </w:r>
    </w:p>
    <w:p w14:paraId="4848A5D6" w14:textId="0DE5D534" w:rsidR="00444F15" w:rsidRDefault="00444F15" w:rsidP="00967F83">
      <w:pPr>
        <w:pStyle w:val="References"/>
        <w:ind w:hanging="378"/>
      </w:pPr>
      <w:r>
        <w:t>Nagano, M., et al., Excitatory neurotoxic properties of pontamine sky blue make it a useful tool for examining the functions of focal brain parts. Jpn J Physiol, 2004. 54(1): p. 61-70.</w:t>
      </w:r>
    </w:p>
    <w:p w14:paraId="260ED3AB" w14:textId="475ABEB9" w:rsidR="00444F15" w:rsidRDefault="00444F15" w:rsidP="00967F83">
      <w:pPr>
        <w:pStyle w:val="References"/>
        <w:ind w:hanging="378"/>
      </w:pPr>
      <w:r>
        <w:t>Schwerdtfeger, W.K., E.H. Buhl, and P. Germroth, Disynaptic olfactory input to the hippocampus mediated by stellate cells in the entorhinal cortex. Journal of Comparative Neurology, 1990. 292(2): p. 163-177.</w:t>
      </w:r>
    </w:p>
    <w:p w14:paraId="21DB1832" w14:textId="6FC9529A" w:rsidR="00444F15" w:rsidRDefault="00444F15" w:rsidP="00967F83">
      <w:pPr>
        <w:pStyle w:val="References"/>
        <w:ind w:hanging="378"/>
      </w:pPr>
      <w:r>
        <w:t>Powell, T., W. Cowan, and G. Raisman, The central olfactory connexions. Journal of Anatomy, 1965. 99(Pt 4): p. 791.</w:t>
      </w:r>
    </w:p>
    <w:p w14:paraId="6D3BFE2B" w14:textId="4B067B92" w:rsidR="00444F15" w:rsidRDefault="00444F15" w:rsidP="00967F83">
      <w:pPr>
        <w:pStyle w:val="References"/>
        <w:ind w:hanging="378"/>
      </w:pPr>
      <w:r>
        <w:t xml:space="preserve">Mikulovic, S., et al., Ventral hippocampal OLM cells control type 2 theta oscillations and response </w:t>
      </w:r>
      <w:r>
        <w:lastRenderedPageBreak/>
        <w:t>to predator odor. Nature Communications, 2018. 9(1): p. 3638.</w:t>
      </w:r>
    </w:p>
    <w:p w14:paraId="3192A6D1" w14:textId="284CC322" w:rsidR="00444F15" w:rsidRDefault="00444F15" w:rsidP="00967F83">
      <w:pPr>
        <w:pStyle w:val="References"/>
        <w:ind w:hanging="378"/>
      </w:pPr>
      <w:r>
        <w:t>Van Groen, T. and J.M. Wyss, Extrinsic projections from area CA1 of the rat hippocampus: olfactory, cortical, subcortical, and bilateral hippocampal formation projections. Journal of Comparative Neurology, 1990. 302(3): p. 515-528.</w:t>
      </w:r>
    </w:p>
    <w:p w14:paraId="621668AE" w14:textId="37967DB5" w:rsidR="00444F15" w:rsidRDefault="00444F15" w:rsidP="00967F83">
      <w:pPr>
        <w:pStyle w:val="References"/>
        <w:ind w:hanging="378"/>
      </w:pPr>
      <w:r>
        <w:t>Padmanabhan, K., et al., Centrifugal inputs to the main olfactory bulb revealed through whole brain circuit-mapping. Frontiers in neuroanatomy, 2019. 12: p. 115.</w:t>
      </w:r>
    </w:p>
    <w:p w14:paraId="10BAC35D" w14:textId="634AF7E2" w:rsidR="00444F15" w:rsidRDefault="00444F15" w:rsidP="00967F83">
      <w:pPr>
        <w:pStyle w:val="References"/>
        <w:ind w:hanging="378"/>
      </w:pPr>
      <w:r>
        <w:t>Moberly, A.H., et al., Olfactory inputs modulate respiration-related rhythmic activity in the prefrontal cortex and freezing behavior. Nature communications, 2018. 9(1): p. 1528.</w:t>
      </w:r>
    </w:p>
    <w:p w14:paraId="0A5E21F8" w14:textId="70882F82" w:rsidR="003703FE" w:rsidRPr="0018759F" w:rsidRDefault="003703FE" w:rsidP="00444F15">
      <w:pPr>
        <w:pStyle w:val="References"/>
        <w:numPr>
          <w:ilvl w:val="0"/>
          <w:numId w:val="0"/>
        </w:numPr>
      </w:pPr>
    </w:p>
    <w:sectPr w:rsidR="003703FE" w:rsidRPr="0018759F" w:rsidSect="00B8469C">
      <w:headerReference w:type="even" r:id="rId27"/>
      <w:headerReference w:type="default" r:id="rId28"/>
      <w:headerReference w:type="first" r:id="rId29"/>
      <w:type w:val="continuous"/>
      <w:pgSz w:w="11906" w:h="16838" w:code="9"/>
      <w:pgMar w:top="1440" w:right="850" w:bottom="1440" w:left="850" w:header="850" w:footer="432" w:gutter="0"/>
      <w:pgNumType w:start="14"/>
      <w:cols w:num="2" w:space="72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CF9D3D" w14:textId="77777777" w:rsidR="00E904F4" w:rsidRDefault="00E904F4" w:rsidP="004A545D">
      <w:pPr>
        <w:spacing w:after="0" w:line="240" w:lineRule="auto"/>
      </w:pPr>
      <w:r>
        <w:separator/>
      </w:r>
    </w:p>
  </w:endnote>
  <w:endnote w:type="continuationSeparator" w:id="0">
    <w:p w14:paraId="0EBA44F4" w14:textId="77777777" w:rsidR="00E904F4" w:rsidRDefault="00E904F4" w:rsidP="004A54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 Nazanin">
    <w:altName w:val="Arial"/>
    <w:panose1 w:val="00000400000000000000"/>
    <w:charset w:val="B2"/>
    <w:family w:val="auto"/>
    <w:pitch w:val="variable"/>
    <w:sig w:usb0="00002001" w:usb1="80000000" w:usb2="00000008" w:usb3="00000000" w:csb0="00000040" w:csb1="00000000"/>
  </w:font>
  <w:font w:name="STIX-Regular">
    <w:altName w:val="MS Gothic"/>
    <w:panose1 w:val="00000000000000000000"/>
    <w:charset w:val="80"/>
    <w:family w:val="roman"/>
    <w:notTrueType/>
    <w:pitch w:val="default"/>
    <w:sig w:usb0="00000001"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441425936"/>
      <w:docPartObj>
        <w:docPartGallery w:val="Page Numbers (Bottom of Page)"/>
        <w:docPartUnique/>
      </w:docPartObj>
    </w:sdtPr>
    <w:sdtEndPr>
      <w:rPr>
        <w:noProof/>
      </w:rPr>
    </w:sdtEndPr>
    <w:sdtContent>
      <w:p w14:paraId="5FC46F10" w14:textId="3CA7D1C9" w:rsidR="004806AF" w:rsidRDefault="004806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A636C6" w14:textId="72E55E6F" w:rsidR="00283750" w:rsidRDefault="00283750" w:rsidP="00283750">
    <w:pPr>
      <w:pStyle w:val="Footer"/>
      <w:bidi w:val="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336593655"/>
      <w:docPartObj>
        <w:docPartGallery w:val="Page Numbers (Bottom of Page)"/>
        <w:docPartUnique/>
      </w:docPartObj>
    </w:sdtPr>
    <w:sdtEndPr>
      <w:rPr>
        <w:noProof/>
      </w:rPr>
    </w:sdtEndPr>
    <w:sdtContent>
      <w:p w14:paraId="084A46DA" w14:textId="47726138" w:rsidR="00853640" w:rsidRDefault="008536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D6CB36" w14:textId="49B7DFC2" w:rsidR="00F30D99" w:rsidRPr="00F30D99" w:rsidRDefault="00F30D99" w:rsidP="00F30D99">
    <w:pPr>
      <w:pStyle w:val="Footer"/>
      <w:bidi w:val="0"/>
      <w:jc w:val="center"/>
      <w:rPr>
        <w:rFonts w:asciiTheme="majorBidi" w:hAnsiTheme="majorBidi" w:cstheme="majorBid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840241987"/>
      <w:docPartObj>
        <w:docPartGallery w:val="Page Numbers (Bottom of Page)"/>
        <w:docPartUnique/>
      </w:docPartObj>
    </w:sdtPr>
    <w:sdtEndPr>
      <w:rPr>
        <w:noProof/>
      </w:rPr>
    </w:sdtEndPr>
    <w:sdtContent>
      <w:p w14:paraId="0A15BC74" w14:textId="25776E4F" w:rsidR="00CD6135" w:rsidRDefault="00CD61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2ED3EC" w14:textId="0046DB45" w:rsidR="00F30D99" w:rsidRPr="00F30D99" w:rsidRDefault="00F30D99" w:rsidP="00F30D99">
    <w:pPr>
      <w:pStyle w:val="Footer"/>
      <w:bidi w:val="0"/>
      <w:jc w:val="center"/>
      <w:rPr>
        <w:rFonts w:asciiTheme="majorBidi" w:hAnsiTheme="majorBidi" w:cstheme="majorBid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4C966E" w14:textId="77777777" w:rsidR="00E904F4" w:rsidRDefault="00E904F4" w:rsidP="004A545D">
      <w:pPr>
        <w:spacing w:after="0" w:line="240" w:lineRule="auto"/>
      </w:pPr>
      <w:r>
        <w:separator/>
      </w:r>
    </w:p>
  </w:footnote>
  <w:footnote w:type="continuationSeparator" w:id="0">
    <w:p w14:paraId="2E06CB87" w14:textId="77777777" w:rsidR="00E904F4" w:rsidRDefault="00E904F4" w:rsidP="004A54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2AF54" w14:textId="0D81778B" w:rsidR="005E14B1" w:rsidRPr="00F43A22" w:rsidRDefault="005E14B1" w:rsidP="009B5B04">
    <w:pPr>
      <w:pStyle w:val="Header"/>
      <w:bidi w:val="0"/>
      <w:rPr>
        <w:rFonts w:asciiTheme="majorBidi" w:hAnsiTheme="majorBidi" w:cstheme="majorBidi"/>
        <w:b/>
        <w:bCs/>
        <w:i/>
        <w:iCs/>
        <w:spacing w:val="-6"/>
        <w:sz w:val="16"/>
        <w:szCs w:val="16"/>
      </w:rPr>
    </w:pPr>
    <w:r w:rsidRPr="00283750">
      <w:rPr>
        <w:rFonts w:asciiTheme="majorBidi" w:hAnsiTheme="majorBidi" w:cstheme="majorBidi"/>
        <w:b/>
        <w:bCs/>
        <w:i/>
        <w:iCs/>
        <w:noProof/>
        <w:spacing w:val="-6"/>
        <w:sz w:val="18"/>
        <w:szCs w:val="18"/>
        <w:lang w:bidi="ar-SA"/>
      </w:rPr>
      <mc:AlternateContent>
        <mc:Choice Requires="wps">
          <w:drawing>
            <wp:anchor distT="0" distB="0" distL="114300" distR="114300" simplePos="0" relativeHeight="251664384" behindDoc="0" locked="0" layoutInCell="1" allowOverlap="1" wp14:anchorId="3D0D3316" wp14:editId="61F7168C">
              <wp:simplePos x="0" y="0"/>
              <wp:positionH relativeFrom="margin">
                <wp:posOffset>2547833</wp:posOffset>
              </wp:positionH>
              <wp:positionV relativeFrom="paragraph">
                <wp:posOffset>101518</wp:posOffset>
              </wp:positionV>
              <wp:extent cx="3922049" cy="0"/>
              <wp:effectExtent l="0" t="0" r="0" b="0"/>
              <wp:wrapNone/>
              <wp:docPr id="4" name="Straight Connector 4"/>
              <wp:cNvGraphicFramePr/>
              <a:graphic xmlns:a="http://schemas.openxmlformats.org/drawingml/2006/main">
                <a:graphicData uri="http://schemas.microsoft.com/office/word/2010/wordprocessingShape">
                  <wps:wsp>
                    <wps:cNvCnPr/>
                    <wps:spPr>
                      <a:xfrm flipH="1">
                        <a:off x="0" y="0"/>
                        <a:ext cx="392204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B897DC" id="Straight Connector 4" o:spid="_x0000_s1026" style="position:absolute;flip:x;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0.6pt,8pt" to="509.4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" strokecolor="black [3200]" strokeweight=".5pt">
              <v:stroke joinstyle="miter"/>
              <w10:wrap anchorx="margin"/>
            </v:line>
          </w:pict>
        </mc:Fallback>
      </mc:AlternateContent>
    </w:r>
    <w:r w:rsidR="00983FCC" w:rsidRPr="00283750">
      <w:rPr>
        <w:rFonts w:asciiTheme="majorBidi" w:hAnsiTheme="majorBidi" w:cstheme="majorBidi"/>
        <w:b/>
        <w:bCs/>
        <w:i/>
        <w:iCs/>
        <w:sz w:val="20"/>
        <w:szCs w:val="20"/>
        <w:lang w:val="en"/>
      </w:rPr>
      <w:t xml:space="preserve"> </w:t>
    </w:r>
    <w:r w:rsidR="00A27F25" w:rsidRPr="00A27F25">
      <w:rPr>
        <w:rFonts w:asciiTheme="majorBidi" w:hAnsiTheme="majorBidi" w:cstheme="majorBidi"/>
        <w:b/>
        <w:bCs/>
        <w:i/>
        <w:iCs/>
      </w:rPr>
      <w:t>Brain stimulation and activity monitor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0035C3" w14:textId="3AD3BCD4" w:rsidR="005E14B1" w:rsidRPr="00F43A22" w:rsidRDefault="005E14B1" w:rsidP="00F43A22">
    <w:pPr>
      <w:bidi w:val="0"/>
      <w:spacing w:after="0" w:line="240" w:lineRule="auto"/>
      <w:jc w:val="right"/>
      <w:rPr>
        <w:rFonts w:ascii="Times New Roman" w:eastAsia="Calibri" w:hAnsi="Times New Roman" w:cs="B Nazanin"/>
        <w:i/>
        <w:iCs/>
        <w:color w:val="FF0000"/>
        <w:sz w:val="20"/>
        <w:szCs w:val="20"/>
      </w:rPr>
    </w:pPr>
    <w:r w:rsidRPr="00983FCC">
      <w:rPr>
        <w:b/>
        <w:bCs/>
        <w:i/>
        <w:iCs/>
        <w:noProof/>
        <w:color w:val="FF0000"/>
        <w:sz w:val="20"/>
        <w:szCs w:val="20"/>
        <w:lang w:bidi="ar-SA"/>
      </w:rPr>
      <mc:AlternateContent>
        <mc:Choice Requires="wps">
          <w:drawing>
            <wp:anchor distT="0" distB="0" distL="114300" distR="114300" simplePos="0" relativeHeight="251662336" behindDoc="0" locked="0" layoutInCell="1" allowOverlap="1" wp14:anchorId="6365AF13" wp14:editId="300846CE">
              <wp:simplePos x="0" y="0"/>
              <wp:positionH relativeFrom="margin">
                <wp:posOffset>36203</wp:posOffset>
              </wp:positionH>
              <wp:positionV relativeFrom="paragraph">
                <wp:posOffset>101518</wp:posOffset>
              </wp:positionV>
              <wp:extent cx="574172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7417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DE7A20" id="Straight Connector 3"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85pt,8pt" to="454.9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" strokecolor="black [3200]" strokeweight=".5pt">
              <v:stroke joinstyle="miter"/>
              <w10:wrap anchorx="margin"/>
            </v:line>
          </w:pict>
        </mc:Fallback>
      </mc:AlternateContent>
    </w:r>
    <w:r w:rsidR="00F43A22" w:rsidRPr="00F43A22">
      <w:rPr>
        <w:rFonts w:asciiTheme="majorBidi" w:hAnsiTheme="majorBidi" w:cstheme="majorBidi"/>
        <w:sz w:val="20"/>
        <w:szCs w:val="20"/>
      </w:rPr>
      <w:t xml:space="preserve"> </w:t>
    </w:r>
    <w:r w:rsidR="006E6153" w:rsidRPr="006E6153">
      <w:rPr>
        <w:rFonts w:asciiTheme="majorBidi" w:hAnsiTheme="majorBidi" w:cstheme="majorBidi"/>
        <w:i/>
        <w:iCs/>
        <w:sz w:val="20"/>
        <w:szCs w:val="20"/>
      </w:rPr>
      <w:t>Zarei</w:t>
    </w:r>
    <w:r w:rsidR="00F43A22" w:rsidRPr="00F43A22">
      <w:rPr>
        <w:rFonts w:asciiTheme="majorBidi" w:hAnsiTheme="majorBidi" w:cstheme="majorBidi"/>
        <w:i/>
        <w:iCs/>
        <w:sz w:val="20"/>
        <w:szCs w:val="20"/>
      </w:rPr>
      <w:t>,</w:t>
    </w:r>
    <w:r w:rsidR="006E6153">
      <w:rPr>
        <w:rFonts w:asciiTheme="majorBidi" w:hAnsiTheme="majorBidi" w:cstheme="majorBidi"/>
        <w:i/>
        <w:iCs/>
        <w:sz w:val="20"/>
        <w:szCs w:val="20"/>
      </w:rPr>
      <w:t xml:space="preserve"> </w:t>
    </w:r>
    <w:r w:rsidR="00F43A22" w:rsidRPr="00F43A22">
      <w:rPr>
        <w:rFonts w:asciiTheme="majorBidi" w:hAnsiTheme="majorBidi" w:cstheme="majorBidi"/>
        <w:i/>
        <w:iCs/>
        <w:sz w:val="20"/>
        <w:szCs w:val="20"/>
      </w:rPr>
      <w:t>et</w:t>
    </w:r>
    <w:r w:rsidR="006E6153">
      <w:rPr>
        <w:rFonts w:asciiTheme="majorBidi" w:hAnsiTheme="majorBidi" w:cstheme="majorBidi"/>
        <w:i/>
        <w:iCs/>
        <w:sz w:val="20"/>
        <w:szCs w:val="20"/>
      </w:rPr>
      <w:t xml:space="preserve"> </w:t>
    </w:r>
    <w:r w:rsidR="00F43A22" w:rsidRPr="00F43A22">
      <w:rPr>
        <w:rFonts w:asciiTheme="majorBidi" w:hAnsiTheme="majorBidi" w:cstheme="majorBidi"/>
        <w:i/>
        <w:iCs/>
        <w:sz w:val="20"/>
        <w:szCs w:val="20"/>
      </w:rPr>
      <w:t>al</w:t>
    </w:r>
    <w:r w:rsidR="006E6153">
      <w:rPr>
        <w:rFonts w:asciiTheme="majorBidi" w:hAnsiTheme="majorBidi" w:cstheme="majorBidi"/>
        <w:i/>
        <w:iCs/>
        <w:sz w:val="20"/>
        <w:szCs w:val="2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E30C04" w14:textId="6B53EB94" w:rsidR="006F054A" w:rsidRDefault="006F054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E04E19" w14:textId="5F438C57" w:rsidR="00EE4C0F" w:rsidRPr="00DB48BC" w:rsidRDefault="005B61C8" w:rsidP="00DB48BC">
    <w:pPr>
      <w:pStyle w:val="Header"/>
      <w:bidi w:val="0"/>
      <w:rPr>
        <w:rFonts w:asciiTheme="majorBidi" w:hAnsiTheme="majorBidi" w:cstheme="majorBidi"/>
        <w:b/>
        <w:bCs/>
        <w:i/>
        <w:iCs/>
        <w:spacing w:val="-6"/>
        <w:sz w:val="16"/>
        <w:szCs w:val="16"/>
      </w:rPr>
    </w:pPr>
    <w:r w:rsidRPr="00283750">
      <w:rPr>
        <w:rFonts w:asciiTheme="majorBidi" w:hAnsiTheme="majorBidi" w:cstheme="majorBidi"/>
        <w:b/>
        <w:bCs/>
        <w:i/>
        <w:iCs/>
        <w:noProof/>
        <w:spacing w:val="-6"/>
        <w:sz w:val="18"/>
        <w:szCs w:val="18"/>
        <w:lang w:bidi="ar-SA"/>
      </w:rPr>
      <mc:AlternateContent>
        <mc:Choice Requires="wps">
          <w:drawing>
            <wp:anchor distT="0" distB="0" distL="114300" distR="114300" simplePos="0" relativeHeight="251666432" behindDoc="0" locked="0" layoutInCell="1" allowOverlap="1" wp14:anchorId="4DEFA6B4" wp14:editId="13DEF527">
              <wp:simplePos x="0" y="0"/>
              <wp:positionH relativeFrom="margin">
                <wp:align>right</wp:align>
              </wp:positionH>
              <wp:positionV relativeFrom="paragraph">
                <wp:posOffset>98605</wp:posOffset>
              </wp:positionV>
              <wp:extent cx="3950598" cy="0"/>
              <wp:effectExtent l="0" t="0" r="0" b="0"/>
              <wp:wrapNone/>
              <wp:docPr id="71671974" name="Straight Connector 71671974"/>
              <wp:cNvGraphicFramePr/>
              <a:graphic xmlns:a="http://schemas.openxmlformats.org/drawingml/2006/main">
                <a:graphicData uri="http://schemas.microsoft.com/office/word/2010/wordprocessingShape">
                  <wps:wsp>
                    <wps:cNvCnPr/>
                    <wps:spPr>
                      <a:xfrm flipH="1">
                        <a:off x="0" y="0"/>
                        <a:ext cx="395059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C4B57" id="Straight Connector 71671974" o:spid="_x0000_s1026" style="position:absolute;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259.85pt,7.75pt" to="570.9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" strokecolor="black [3200]" strokeweight=".5pt">
              <v:stroke joinstyle="miter"/>
              <w10:wrap anchorx="margin"/>
            </v:line>
          </w:pict>
        </mc:Fallback>
      </mc:AlternateContent>
    </w:r>
    <w:r w:rsidR="00AB0305" w:rsidRPr="00AB0305">
      <w:t xml:space="preserve"> </w:t>
    </w:r>
    <w:r>
      <w:rPr>
        <w:rFonts w:asciiTheme="majorBidi" w:hAnsiTheme="majorBidi" w:cstheme="majorBidi"/>
        <w:b/>
        <w:bCs/>
        <w:i/>
        <w:iCs/>
        <w:sz w:val="20"/>
        <w:szCs w:val="20"/>
        <w:lang w:val="en"/>
      </w:rPr>
      <w:t>Electrode Implantation in The Olfactory Bulb</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D1470D" w14:textId="3D6BE1D6" w:rsidR="00EE4C0F" w:rsidRPr="00DB48BC" w:rsidRDefault="005B61C8" w:rsidP="00DB48BC">
    <w:pPr>
      <w:bidi w:val="0"/>
      <w:spacing w:after="0" w:line="240" w:lineRule="auto"/>
      <w:jc w:val="right"/>
      <w:rPr>
        <w:rFonts w:ascii="Times New Roman" w:eastAsia="Calibri" w:hAnsi="Times New Roman" w:cs="B Nazanin"/>
        <w:i/>
        <w:iCs/>
        <w:color w:val="FF0000"/>
        <w:sz w:val="20"/>
        <w:szCs w:val="20"/>
      </w:rPr>
    </w:pPr>
    <w:r w:rsidRPr="00983FCC">
      <w:rPr>
        <w:b/>
        <w:bCs/>
        <w:i/>
        <w:iCs/>
        <w:noProof/>
        <w:color w:val="FF0000"/>
        <w:sz w:val="20"/>
        <w:szCs w:val="20"/>
        <w:lang w:bidi="ar-SA"/>
      </w:rPr>
      <mc:AlternateContent>
        <mc:Choice Requires="wps">
          <w:drawing>
            <wp:anchor distT="0" distB="0" distL="114300" distR="114300" simplePos="0" relativeHeight="251668480" behindDoc="0" locked="0" layoutInCell="1" allowOverlap="1" wp14:anchorId="7D5659CF" wp14:editId="6CCE02FA">
              <wp:simplePos x="0" y="0"/>
              <wp:positionH relativeFrom="margin">
                <wp:posOffset>40696</wp:posOffset>
              </wp:positionH>
              <wp:positionV relativeFrom="paragraph">
                <wp:posOffset>104306</wp:posOffset>
              </wp:positionV>
              <wp:extent cx="5629524" cy="0"/>
              <wp:effectExtent l="0" t="0" r="0" b="0"/>
              <wp:wrapNone/>
              <wp:docPr id="872314405" name="Straight Connector 872314405"/>
              <wp:cNvGraphicFramePr/>
              <a:graphic xmlns:a="http://schemas.openxmlformats.org/drawingml/2006/main">
                <a:graphicData uri="http://schemas.microsoft.com/office/word/2010/wordprocessingShape">
                  <wps:wsp>
                    <wps:cNvCnPr/>
                    <wps:spPr>
                      <a:xfrm>
                        <a:off x="0" y="0"/>
                        <a:ext cx="562952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BC2959" id="Straight Connector 872314405" o:spid="_x0000_s1026" style="position:absolute;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2pt,8.2pt" to="446.45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" strokecolor="black [3200]" strokeweight=".5pt">
              <v:stroke joinstyle="miter"/>
              <w10:wrap anchorx="margin"/>
            </v:line>
          </w:pict>
        </mc:Fallback>
      </mc:AlternateContent>
    </w:r>
    <w:r w:rsidR="00DB48BC" w:rsidRPr="00F43A22">
      <w:rPr>
        <w:rFonts w:asciiTheme="majorBidi" w:hAnsiTheme="majorBidi" w:cstheme="majorBidi"/>
        <w:sz w:val="20"/>
        <w:szCs w:val="20"/>
      </w:rPr>
      <w:t xml:space="preserve"> </w:t>
    </w:r>
    <w:r w:rsidRPr="005B61C8">
      <w:rPr>
        <w:rFonts w:asciiTheme="majorBidi" w:hAnsiTheme="majorBidi" w:cstheme="majorBidi"/>
        <w:i/>
        <w:iCs/>
        <w:sz w:val="20"/>
        <w:szCs w:val="20"/>
      </w:rPr>
      <w:t>Eftekhari</w:t>
    </w:r>
    <w:r>
      <w:rPr>
        <w:rFonts w:asciiTheme="majorBidi" w:hAnsiTheme="majorBidi" w:cstheme="majorBidi"/>
        <w:i/>
        <w:iCs/>
        <w:sz w:val="20"/>
        <w:szCs w:val="20"/>
      </w:rPr>
      <w:t xml:space="preserve"> et al.</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793EF5" w14:textId="67FFE6BB" w:rsidR="006F054A" w:rsidRDefault="006F05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578BF5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79A9FD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F60D6B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9FCF29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094F36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26AF32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F26458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F0149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550DFB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9448BC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C457D1"/>
    <w:multiLevelType w:val="hybridMultilevel"/>
    <w:tmpl w:val="A42CAB9E"/>
    <w:lvl w:ilvl="0" w:tplc="EE969F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4A30FA"/>
    <w:multiLevelType w:val="hybridMultilevel"/>
    <w:tmpl w:val="F37ED4E8"/>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AC2DEC"/>
    <w:multiLevelType w:val="hybridMultilevel"/>
    <w:tmpl w:val="0432301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410D69"/>
    <w:multiLevelType w:val="hybridMultilevel"/>
    <w:tmpl w:val="2638B25E"/>
    <w:lvl w:ilvl="0" w:tplc="942E3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3E2918"/>
    <w:multiLevelType w:val="hybridMultilevel"/>
    <w:tmpl w:val="5AB08252"/>
    <w:lvl w:ilvl="0" w:tplc="64BE5BFA">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4613B7"/>
    <w:multiLevelType w:val="hybridMultilevel"/>
    <w:tmpl w:val="D7F6AC80"/>
    <w:lvl w:ilvl="0" w:tplc="3320A57E">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6" w15:restartNumberingAfterBreak="0">
    <w:nsid w:val="3E464B71"/>
    <w:multiLevelType w:val="hybridMultilevel"/>
    <w:tmpl w:val="E7182CAA"/>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EA3694"/>
    <w:multiLevelType w:val="hybridMultilevel"/>
    <w:tmpl w:val="AA6CA390"/>
    <w:lvl w:ilvl="0" w:tplc="637E33B2">
      <w:start w:val="1"/>
      <w:numFmt w:val="decimal"/>
      <w:pStyle w:val="References"/>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8B6C25"/>
    <w:multiLevelType w:val="hybridMultilevel"/>
    <w:tmpl w:val="69BCDF9E"/>
    <w:lvl w:ilvl="0" w:tplc="9BCECD3E">
      <w:start w:val="12"/>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4E17145F"/>
    <w:multiLevelType w:val="hybridMultilevel"/>
    <w:tmpl w:val="A9F6D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AF5F76"/>
    <w:multiLevelType w:val="hybridMultilevel"/>
    <w:tmpl w:val="1F9AE286"/>
    <w:lvl w:ilvl="0" w:tplc="07E2BC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7F3572"/>
    <w:multiLevelType w:val="multilevel"/>
    <w:tmpl w:val="18E676C0"/>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90B338A"/>
    <w:multiLevelType w:val="hybridMultilevel"/>
    <w:tmpl w:val="10AE3DD8"/>
    <w:lvl w:ilvl="0" w:tplc="0E10D25C">
      <w:start w:val="1"/>
      <w:numFmt w:val="upperLetter"/>
      <w:lvlText w:val="%1)"/>
      <w:lvlJc w:val="left"/>
      <w:pPr>
        <w:ind w:left="2345" w:hanging="360"/>
      </w:pPr>
      <w:rPr>
        <w:rFonts w:hint="default"/>
        <w:sz w:val="18"/>
        <w:szCs w:val="18"/>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3" w15:restartNumberingAfterBreak="0">
    <w:nsid w:val="615078E8"/>
    <w:multiLevelType w:val="hybridMultilevel"/>
    <w:tmpl w:val="63D443E2"/>
    <w:lvl w:ilvl="0" w:tplc="9498077E">
      <w:start w:val="1"/>
      <w:numFmt w:val="upperLetter"/>
      <w:lvlText w:val="%1)"/>
      <w:lvlJc w:val="left"/>
      <w:pPr>
        <w:ind w:left="2204" w:hanging="360"/>
      </w:pPr>
      <w:rPr>
        <w:rFonts w:hint="default"/>
        <w:sz w:val="16"/>
        <w:szCs w:val="16"/>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24" w15:restartNumberingAfterBreak="0">
    <w:nsid w:val="67491B63"/>
    <w:multiLevelType w:val="multilevel"/>
    <w:tmpl w:val="B1F46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CE5E6A"/>
    <w:multiLevelType w:val="hybridMultilevel"/>
    <w:tmpl w:val="B59485FE"/>
    <w:lvl w:ilvl="0" w:tplc="2EFCE362">
      <w:start w:val="1"/>
      <w:numFmt w:val="decimal"/>
      <w:pStyle w:val="CitaviBibliographyEntry"/>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0A2F4A"/>
    <w:multiLevelType w:val="hybridMultilevel"/>
    <w:tmpl w:val="EE82AEC2"/>
    <w:lvl w:ilvl="0" w:tplc="EA541E10">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7" w15:restartNumberingAfterBreak="0">
    <w:nsid w:val="6F8D4E22"/>
    <w:multiLevelType w:val="hybridMultilevel"/>
    <w:tmpl w:val="689ED956"/>
    <w:lvl w:ilvl="0" w:tplc="A65CA06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D56996"/>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7157697D"/>
    <w:multiLevelType w:val="hybridMultilevel"/>
    <w:tmpl w:val="63CE633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B1104C"/>
    <w:multiLevelType w:val="hybridMultilevel"/>
    <w:tmpl w:val="6C40315C"/>
    <w:lvl w:ilvl="0" w:tplc="E852347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4B7904"/>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353457128">
    <w:abstractNumId w:val="20"/>
  </w:num>
  <w:num w:numId="2" w16cid:durableId="1654796493">
    <w:abstractNumId w:val="22"/>
  </w:num>
  <w:num w:numId="3" w16cid:durableId="1498033252">
    <w:abstractNumId w:val="23"/>
  </w:num>
  <w:num w:numId="4" w16cid:durableId="81296617">
    <w:abstractNumId w:val="15"/>
  </w:num>
  <w:num w:numId="5" w16cid:durableId="2039701892">
    <w:abstractNumId w:val="26"/>
  </w:num>
  <w:num w:numId="6" w16cid:durableId="794375251">
    <w:abstractNumId w:val="30"/>
  </w:num>
  <w:num w:numId="7" w16cid:durableId="1181316734">
    <w:abstractNumId w:val="10"/>
  </w:num>
  <w:num w:numId="8" w16cid:durableId="1558515571">
    <w:abstractNumId w:val="19"/>
  </w:num>
  <w:num w:numId="9" w16cid:durableId="1334140082">
    <w:abstractNumId w:val="31"/>
  </w:num>
  <w:num w:numId="10" w16cid:durableId="1712918250">
    <w:abstractNumId w:val="28"/>
  </w:num>
  <w:num w:numId="11" w16cid:durableId="985861510">
    <w:abstractNumId w:val="11"/>
  </w:num>
  <w:num w:numId="12" w16cid:durableId="2046976128">
    <w:abstractNumId w:val="12"/>
  </w:num>
  <w:num w:numId="13" w16cid:durableId="180748986">
    <w:abstractNumId w:val="13"/>
  </w:num>
  <w:num w:numId="14" w16cid:durableId="1878812297">
    <w:abstractNumId w:val="18"/>
  </w:num>
  <w:num w:numId="15" w16cid:durableId="566763853">
    <w:abstractNumId w:val="14"/>
  </w:num>
  <w:num w:numId="16" w16cid:durableId="910241036">
    <w:abstractNumId w:val="16"/>
  </w:num>
  <w:num w:numId="17" w16cid:durableId="428277802">
    <w:abstractNumId w:val="27"/>
  </w:num>
  <w:num w:numId="18" w16cid:durableId="693575652">
    <w:abstractNumId w:val="29"/>
  </w:num>
  <w:num w:numId="19" w16cid:durableId="2010477238">
    <w:abstractNumId w:val="21"/>
  </w:num>
  <w:num w:numId="20" w16cid:durableId="1276058096">
    <w:abstractNumId w:val="17"/>
  </w:num>
  <w:num w:numId="21" w16cid:durableId="1521235478">
    <w:abstractNumId w:val="24"/>
  </w:num>
  <w:num w:numId="22" w16cid:durableId="1570461674">
    <w:abstractNumId w:val="0"/>
  </w:num>
  <w:num w:numId="23" w16cid:durableId="26679722">
    <w:abstractNumId w:val="1"/>
  </w:num>
  <w:num w:numId="24" w16cid:durableId="733550123">
    <w:abstractNumId w:val="2"/>
  </w:num>
  <w:num w:numId="25" w16cid:durableId="1138379348">
    <w:abstractNumId w:val="3"/>
  </w:num>
  <w:num w:numId="26" w16cid:durableId="671370706">
    <w:abstractNumId w:val="4"/>
  </w:num>
  <w:num w:numId="27" w16cid:durableId="956639140">
    <w:abstractNumId w:val="5"/>
  </w:num>
  <w:num w:numId="28" w16cid:durableId="1820421506">
    <w:abstractNumId w:val="6"/>
  </w:num>
  <w:num w:numId="29" w16cid:durableId="1963346070">
    <w:abstractNumId w:val="7"/>
  </w:num>
  <w:num w:numId="30" w16cid:durableId="912200416">
    <w:abstractNumId w:val="8"/>
  </w:num>
  <w:num w:numId="31" w16cid:durableId="597761120">
    <w:abstractNumId w:val="9"/>
  </w:num>
  <w:num w:numId="32" w16cid:durableId="147351831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CAjMzcyNzcwMjY1NDCyUdpeDU4uLM/DyQAsNaAN0FBqIsAAAA"/>
  </w:docVars>
  <w:rsids>
    <w:rsidRoot w:val="005D651C"/>
    <w:rsid w:val="00002D8C"/>
    <w:rsid w:val="00005253"/>
    <w:rsid w:val="0000553B"/>
    <w:rsid w:val="00007A55"/>
    <w:rsid w:val="00012C02"/>
    <w:rsid w:val="00015BD5"/>
    <w:rsid w:val="0002450A"/>
    <w:rsid w:val="00025AF5"/>
    <w:rsid w:val="000271E2"/>
    <w:rsid w:val="00032636"/>
    <w:rsid w:val="000327EE"/>
    <w:rsid w:val="00033AFF"/>
    <w:rsid w:val="00033B38"/>
    <w:rsid w:val="000373D2"/>
    <w:rsid w:val="0005011B"/>
    <w:rsid w:val="0005358A"/>
    <w:rsid w:val="00054B1D"/>
    <w:rsid w:val="00057540"/>
    <w:rsid w:val="00061AE4"/>
    <w:rsid w:val="00065E6C"/>
    <w:rsid w:val="0007136A"/>
    <w:rsid w:val="00072C1B"/>
    <w:rsid w:val="00073EB3"/>
    <w:rsid w:val="00075CBA"/>
    <w:rsid w:val="00076D65"/>
    <w:rsid w:val="00080B5B"/>
    <w:rsid w:val="00081C2A"/>
    <w:rsid w:val="00085DE2"/>
    <w:rsid w:val="00092575"/>
    <w:rsid w:val="000929D4"/>
    <w:rsid w:val="000A1239"/>
    <w:rsid w:val="000A1295"/>
    <w:rsid w:val="000A7F8B"/>
    <w:rsid w:val="000B1EBF"/>
    <w:rsid w:val="000C0CB7"/>
    <w:rsid w:val="000C0DB6"/>
    <w:rsid w:val="000C1DEB"/>
    <w:rsid w:val="000D5D71"/>
    <w:rsid w:val="000E02F4"/>
    <w:rsid w:val="000E1756"/>
    <w:rsid w:val="000E51E1"/>
    <w:rsid w:val="000F2084"/>
    <w:rsid w:val="000F2413"/>
    <w:rsid w:val="000F339D"/>
    <w:rsid w:val="000F66F2"/>
    <w:rsid w:val="00102EDD"/>
    <w:rsid w:val="00107C34"/>
    <w:rsid w:val="00117388"/>
    <w:rsid w:val="00125482"/>
    <w:rsid w:val="00131C78"/>
    <w:rsid w:val="00134C35"/>
    <w:rsid w:val="00143B52"/>
    <w:rsid w:val="00143C52"/>
    <w:rsid w:val="0014596E"/>
    <w:rsid w:val="0014692A"/>
    <w:rsid w:val="00147726"/>
    <w:rsid w:val="00150F7D"/>
    <w:rsid w:val="001512C2"/>
    <w:rsid w:val="00151F82"/>
    <w:rsid w:val="00163EC6"/>
    <w:rsid w:val="00166AA4"/>
    <w:rsid w:val="0016747C"/>
    <w:rsid w:val="00174EB0"/>
    <w:rsid w:val="001808B2"/>
    <w:rsid w:val="0018759F"/>
    <w:rsid w:val="001912C6"/>
    <w:rsid w:val="00191C20"/>
    <w:rsid w:val="00197F01"/>
    <w:rsid w:val="001A2677"/>
    <w:rsid w:val="001A2C5F"/>
    <w:rsid w:val="001A5B12"/>
    <w:rsid w:val="001B0D6C"/>
    <w:rsid w:val="001B2EEF"/>
    <w:rsid w:val="001B39D1"/>
    <w:rsid w:val="001B4897"/>
    <w:rsid w:val="001D11CF"/>
    <w:rsid w:val="001D1D7C"/>
    <w:rsid w:val="001D2673"/>
    <w:rsid w:val="001E2500"/>
    <w:rsid w:val="001E5C6A"/>
    <w:rsid w:val="001E68E5"/>
    <w:rsid w:val="001F52CE"/>
    <w:rsid w:val="0020039B"/>
    <w:rsid w:val="00211B14"/>
    <w:rsid w:val="00214C17"/>
    <w:rsid w:val="0021694C"/>
    <w:rsid w:val="0022154A"/>
    <w:rsid w:val="00221FF4"/>
    <w:rsid w:val="00230DAB"/>
    <w:rsid w:val="00237835"/>
    <w:rsid w:val="00237AEF"/>
    <w:rsid w:val="002453D6"/>
    <w:rsid w:val="00256341"/>
    <w:rsid w:val="0025683C"/>
    <w:rsid w:val="00263127"/>
    <w:rsid w:val="00263375"/>
    <w:rsid w:val="0026385B"/>
    <w:rsid w:val="00266021"/>
    <w:rsid w:val="00274B12"/>
    <w:rsid w:val="0027768D"/>
    <w:rsid w:val="002819B3"/>
    <w:rsid w:val="00281B59"/>
    <w:rsid w:val="00283750"/>
    <w:rsid w:val="002974D2"/>
    <w:rsid w:val="002A52E2"/>
    <w:rsid w:val="002B4AC8"/>
    <w:rsid w:val="002C2A9C"/>
    <w:rsid w:val="002C50B4"/>
    <w:rsid w:val="002C5297"/>
    <w:rsid w:val="002C7B3F"/>
    <w:rsid w:val="002D0A56"/>
    <w:rsid w:val="002D10BA"/>
    <w:rsid w:val="002D1EA0"/>
    <w:rsid w:val="002D366B"/>
    <w:rsid w:val="002D6290"/>
    <w:rsid w:val="002D6A13"/>
    <w:rsid w:val="002E394C"/>
    <w:rsid w:val="002E6A6B"/>
    <w:rsid w:val="002F2D18"/>
    <w:rsid w:val="002F4406"/>
    <w:rsid w:val="002F4E3D"/>
    <w:rsid w:val="00303C34"/>
    <w:rsid w:val="00311505"/>
    <w:rsid w:val="00313ED2"/>
    <w:rsid w:val="00325997"/>
    <w:rsid w:val="00331796"/>
    <w:rsid w:val="00332A17"/>
    <w:rsid w:val="00336234"/>
    <w:rsid w:val="00336848"/>
    <w:rsid w:val="00337188"/>
    <w:rsid w:val="00340BA7"/>
    <w:rsid w:val="00341FAE"/>
    <w:rsid w:val="00342952"/>
    <w:rsid w:val="00347108"/>
    <w:rsid w:val="00352593"/>
    <w:rsid w:val="00352C01"/>
    <w:rsid w:val="00352E33"/>
    <w:rsid w:val="00356644"/>
    <w:rsid w:val="003627E1"/>
    <w:rsid w:val="00365098"/>
    <w:rsid w:val="003703FE"/>
    <w:rsid w:val="00370897"/>
    <w:rsid w:val="00375DB3"/>
    <w:rsid w:val="003816B3"/>
    <w:rsid w:val="0038531D"/>
    <w:rsid w:val="0038552F"/>
    <w:rsid w:val="00390410"/>
    <w:rsid w:val="003919F1"/>
    <w:rsid w:val="003A145C"/>
    <w:rsid w:val="003A5558"/>
    <w:rsid w:val="003A555A"/>
    <w:rsid w:val="003A57C4"/>
    <w:rsid w:val="003A6D22"/>
    <w:rsid w:val="003B096F"/>
    <w:rsid w:val="003B4A97"/>
    <w:rsid w:val="003B4E84"/>
    <w:rsid w:val="003B640A"/>
    <w:rsid w:val="003B658D"/>
    <w:rsid w:val="003B695D"/>
    <w:rsid w:val="003B7AF9"/>
    <w:rsid w:val="003D376E"/>
    <w:rsid w:val="003D6EEC"/>
    <w:rsid w:val="003E7E74"/>
    <w:rsid w:val="003F02EE"/>
    <w:rsid w:val="003F76BA"/>
    <w:rsid w:val="00406CC1"/>
    <w:rsid w:val="004144E2"/>
    <w:rsid w:val="00416343"/>
    <w:rsid w:val="00416B69"/>
    <w:rsid w:val="00425076"/>
    <w:rsid w:val="004251C2"/>
    <w:rsid w:val="004301CB"/>
    <w:rsid w:val="004324A0"/>
    <w:rsid w:val="00433641"/>
    <w:rsid w:val="00435D63"/>
    <w:rsid w:val="00442A3C"/>
    <w:rsid w:val="00444F15"/>
    <w:rsid w:val="0046362A"/>
    <w:rsid w:val="0047078D"/>
    <w:rsid w:val="0047138D"/>
    <w:rsid w:val="00472A1F"/>
    <w:rsid w:val="0047759B"/>
    <w:rsid w:val="004806AF"/>
    <w:rsid w:val="00480E1F"/>
    <w:rsid w:val="004822D7"/>
    <w:rsid w:val="00496C57"/>
    <w:rsid w:val="004A545D"/>
    <w:rsid w:val="004A750E"/>
    <w:rsid w:val="004A7B5C"/>
    <w:rsid w:val="004B1FD9"/>
    <w:rsid w:val="004B7D76"/>
    <w:rsid w:val="004C2382"/>
    <w:rsid w:val="004D6ABC"/>
    <w:rsid w:val="004D6D2D"/>
    <w:rsid w:val="004E09F6"/>
    <w:rsid w:val="004E16A4"/>
    <w:rsid w:val="004F28C8"/>
    <w:rsid w:val="004F6A54"/>
    <w:rsid w:val="004F7458"/>
    <w:rsid w:val="00500BFB"/>
    <w:rsid w:val="0050337D"/>
    <w:rsid w:val="00505A8E"/>
    <w:rsid w:val="00523C4F"/>
    <w:rsid w:val="005262CE"/>
    <w:rsid w:val="00530B65"/>
    <w:rsid w:val="005374D6"/>
    <w:rsid w:val="00540E76"/>
    <w:rsid w:val="0054717D"/>
    <w:rsid w:val="0055054C"/>
    <w:rsid w:val="0055375D"/>
    <w:rsid w:val="00562334"/>
    <w:rsid w:val="00576EFD"/>
    <w:rsid w:val="0057785F"/>
    <w:rsid w:val="00583ACD"/>
    <w:rsid w:val="00585C8C"/>
    <w:rsid w:val="00587BF1"/>
    <w:rsid w:val="00592DAC"/>
    <w:rsid w:val="005A3A69"/>
    <w:rsid w:val="005B2312"/>
    <w:rsid w:val="005B3B26"/>
    <w:rsid w:val="005B4ECC"/>
    <w:rsid w:val="005B61C8"/>
    <w:rsid w:val="005B6F1B"/>
    <w:rsid w:val="005B7867"/>
    <w:rsid w:val="005C66FE"/>
    <w:rsid w:val="005D5187"/>
    <w:rsid w:val="005D651C"/>
    <w:rsid w:val="005D7F3F"/>
    <w:rsid w:val="005E0176"/>
    <w:rsid w:val="005E0A4C"/>
    <w:rsid w:val="005E0C13"/>
    <w:rsid w:val="005E14B1"/>
    <w:rsid w:val="005E47D4"/>
    <w:rsid w:val="005F25C5"/>
    <w:rsid w:val="005F56FE"/>
    <w:rsid w:val="005F7968"/>
    <w:rsid w:val="00604E2E"/>
    <w:rsid w:val="00605E63"/>
    <w:rsid w:val="00607202"/>
    <w:rsid w:val="00607DB1"/>
    <w:rsid w:val="006128E7"/>
    <w:rsid w:val="00613B9F"/>
    <w:rsid w:val="00615918"/>
    <w:rsid w:val="00616E05"/>
    <w:rsid w:val="00620256"/>
    <w:rsid w:val="00620BF8"/>
    <w:rsid w:val="00620FB9"/>
    <w:rsid w:val="006214B9"/>
    <w:rsid w:val="00623ABC"/>
    <w:rsid w:val="00627A38"/>
    <w:rsid w:val="0063050A"/>
    <w:rsid w:val="00632AB9"/>
    <w:rsid w:val="00635A5B"/>
    <w:rsid w:val="00640E06"/>
    <w:rsid w:val="00644E68"/>
    <w:rsid w:val="00644EA7"/>
    <w:rsid w:val="00644FF2"/>
    <w:rsid w:val="006460D6"/>
    <w:rsid w:val="00646F94"/>
    <w:rsid w:val="0065185B"/>
    <w:rsid w:val="006524F4"/>
    <w:rsid w:val="00671B51"/>
    <w:rsid w:val="006822DE"/>
    <w:rsid w:val="006848A8"/>
    <w:rsid w:val="00691E61"/>
    <w:rsid w:val="00692BF7"/>
    <w:rsid w:val="006A60BC"/>
    <w:rsid w:val="006C044B"/>
    <w:rsid w:val="006C2DCC"/>
    <w:rsid w:val="006C5723"/>
    <w:rsid w:val="006D6717"/>
    <w:rsid w:val="006E1A52"/>
    <w:rsid w:val="006E1E53"/>
    <w:rsid w:val="006E6153"/>
    <w:rsid w:val="006F054A"/>
    <w:rsid w:val="006F4083"/>
    <w:rsid w:val="006F76FB"/>
    <w:rsid w:val="0071489A"/>
    <w:rsid w:val="00714A19"/>
    <w:rsid w:val="00715315"/>
    <w:rsid w:val="00715A80"/>
    <w:rsid w:val="007223AD"/>
    <w:rsid w:val="00724137"/>
    <w:rsid w:val="00727C6C"/>
    <w:rsid w:val="00731DC3"/>
    <w:rsid w:val="0073585C"/>
    <w:rsid w:val="00754920"/>
    <w:rsid w:val="0075788E"/>
    <w:rsid w:val="00765972"/>
    <w:rsid w:val="007705C8"/>
    <w:rsid w:val="00772B71"/>
    <w:rsid w:val="0077791E"/>
    <w:rsid w:val="00791046"/>
    <w:rsid w:val="007A0C47"/>
    <w:rsid w:val="007A255B"/>
    <w:rsid w:val="007A2B85"/>
    <w:rsid w:val="007A2F49"/>
    <w:rsid w:val="007A511C"/>
    <w:rsid w:val="007A6ED8"/>
    <w:rsid w:val="007B072D"/>
    <w:rsid w:val="007B1FF1"/>
    <w:rsid w:val="007B4B7E"/>
    <w:rsid w:val="007C2574"/>
    <w:rsid w:val="007C6FC9"/>
    <w:rsid w:val="007C7A9E"/>
    <w:rsid w:val="007D3D55"/>
    <w:rsid w:val="007D7A91"/>
    <w:rsid w:val="007E77EC"/>
    <w:rsid w:val="007F0C65"/>
    <w:rsid w:val="007F0FBC"/>
    <w:rsid w:val="0080411B"/>
    <w:rsid w:val="00804619"/>
    <w:rsid w:val="00810984"/>
    <w:rsid w:val="0082230C"/>
    <w:rsid w:val="008224D6"/>
    <w:rsid w:val="00824181"/>
    <w:rsid w:val="0082558C"/>
    <w:rsid w:val="00826782"/>
    <w:rsid w:val="00826E20"/>
    <w:rsid w:val="0082758A"/>
    <w:rsid w:val="008275FD"/>
    <w:rsid w:val="00830A55"/>
    <w:rsid w:val="00834F3B"/>
    <w:rsid w:val="00837AED"/>
    <w:rsid w:val="00840305"/>
    <w:rsid w:val="00842CA3"/>
    <w:rsid w:val="00850624"/>
    <w:rsid w:val="0085278B"/>
    <w:rsid w:val="00852B9D"/>
    <w:rsid w:val="00853640"/>
    <w:rsid w:val="008559F1"/>
    <w:rsid w:val="00855FBA"/>
    <w:rsid w:val="00857E62"/>
    <w:rsid w:val="008625C7"/>
    <w:rsid w:val="00863B3B"/>
    <w:rsid w:val="008642FF"/>
    <w:rsid w:val="00866625"/>
    <w:rsid w:val="00873857"/>
    <w:rsid w:val="00881D96"/>
    <w:rsid w:val="00884178"/>
    <w:rsid w:val="00884E0E"/>
    <w:rsid w:val="00891C05"/>
    <w:rsid w:val="00896097"/>
    <w:rsid w:val="008A53AF"/>
    <w:rsid w:val="008B2474"/>
    <w:rsid w:val="008B540B"/>
    <w:rsid w:val="008B5B98"/>
    <w:rsid w:val="008B5F9B"/>
    <w:rsid w:val="008C1793"/>
    <w:rsid w:val="008C19FF"/>
    <w:rsid w:val="008C5651"/>
    <w:rsid w:val="008C78BA"/>
    <w:rsid w:val="008E7118"/>
    <w:rsid w:val="008F1FFE"/>
    <w:rsid w:val="008F7F91"/>
    <w:rsid w:val="00905521"/>
    <w:rsid w:val="00906140"/>
    <w:rsid w:val="00907890"/>
    <w:rsid w:val="00910E27"/>
    <w:rsid w:val="0091375E"/>
    <w:rsid w:val="009205CF"/>
    <w:rsid w:val="00922BFF"/>
    <w:rsid w:val="009260F0"/>
    <w:rsid w:val="00932F35"/>
    <w:rsid w:val="00933D14"/>
    <w:rsid w:val="00934CBF"/>
    <w:rsid w:val="009428AB"/>
    <w:rsid w:val="009440EB"/>
    <w:rsid w:val="00946962"/>
    <w:rsid w:val="00946A45"/>
    <w:rsid w:val="00951A24"/>
    <w:rsid w:val="00955453"/>
    <w:rsid w:val="009560B7"/>
    <w:rsid w:val="009568E6"/>
    <w:rsid w:val="0096069D"/>
    <w:rsid w:val="0096380E"/>
    <w:rsid w:val="00965A77"/>
    <w:rsid w:val="00967364"/>
    <w:rsid w:val="00967F83"/>
    <w:rsid w:val="00973526"/>
    <w:rsid w:val="009740CB"/>
    <w:rsid w:val="00974694"/>
    <w:rsid w:val="009834CF"/>
    <w:rsid w:val="00983FCC"/>
    <w:rsid w:val="00985244"/>
    <w:rsid w:val="0098628C"/>
    <w:rsid w:val="00990EEC"/>
    <w:rsid w:val="00992AB2"/>
    <w:rsid w:val="00994E59"/>
    <w:rsid w:val="009A1B52"/>
    <w:rsid w:val="009A436E"/>
    <w:rsid w:val="009A7DC5"/>
    <w:rsid w:val="009B3F3A"/>
    <w:rsid w:val="009B4158"/>
    <w:rsid w:val="009B5B04"/>
    <w:rsid w:val="009C0283"/>
    <w:rsid w:val="009C1276"/>
    <w:rsid w:val="009C2050"/>
    <w:rsid w:val="009C32AC"/>
    <w:rsid w:val="009C3587"/>
    <w:rsid w:val="009C3C92"/>
    <w:rsid w:val="009D3511"/>
    <w:rsid w:val="009D47EF"/>
    <w:rsid w:val="009D519C"/>
    <w:rsid w:val="009D605C"/>
    <w:rsid w:val="009D67EF"/>
    <w:rsid w:val="009F0A4F"/>
    <w:rsid w:val="009F39A7"/>
    <w:rsid w:val="009F79FF"/>
    <w:rsid w:val="00A0404C"/>
    <w:rsid w:val="00A06003"/>
    <w:rsid w:val="00A14137"/>
    <w:rsid w:val="00A2209B"/>
    <w:rsid w:val="00A23B8F"/>
    <w:rsid w:val="00A269E6"/>
    <w:rsid w:val="00A27D48"/>
    <w:rsid w:val="00A27F25"/>
    <w:rsid w:val="00A307E9"/>
    <w:rsid w:val="00A32222"/>
    <w:rsid w:val="00A34B18"/>
    <w:rsid w:val="00A3752D"/>
    <w:rsid w:val="00A40310"/>
    <w:rsid w:val="00A536B0"/>
    <w:rsid w:val="00A5537D"/>
    <w:rsid w:val="00A64F98"/>
    <w:rsid w:val="00A72DA1"/>
    <w:rsid w:val="00A76483"/>
    <w:rsid w:val="00A82648"/>
    <w:rsid w:val="00A841B7"/>
    <w:rsid w:val="00A9390D"/>
    <w:rsid w:val="00A953AD"/>
    <w:rsid w:val="00A96A05"/>
    <w:rsid w:val="00A970A4"/>
    <w:rsid w:val="00A97871"/>
    <w:rsid w:val="00A9791F"/>
    <w:rsid w:val="00AA0E1E"/>
    <w:rsid w:val="00AA0F24"/>
    <w:rsid w:val="00AA2583"/>
    <w:rsid w:val="00AA2AFD"/>
    <w:rsid w:val="00AA61D9"/>
    <w:rsid w:val="00AB00E2"/>
    <w:rsid w:val="00AB0305"/>
    <w:rsid w:val="00AB1416"/>
    <w:rsid w:val="00AB4B6B"/>
    <w:rsid w:val="00AB7106"/>
    <w:rsid w:val="00AC0EC1"/>
    <w:rsid w:val="00AD2166"/>
    <w:rsid w:val="00AD2F4B"/>
    <w:rsid w:val="00AE1D65"/>
    <w:rsid w:val="00AE74FE"/>
    <w:rsid w:val="00AE7E2E"/>
    <w:rsid w:val="00AF18D5"/>
    <w:rsid w:val="00B04369"/>
    <w:rsid w:val="00B05BFA"/>
    <w:rsid w:val="00B1176F"/>
    <w:rsid w:val="00B17C1F"/>
    <w:rsid w:val="00B217AE"/>
    <w:rsid w:val="00B25BE9"/>
    <w:rsid w:val="00B337E3"/>
    <w:rsid w:val="00B34BDF"/>
    <w:rsid w:val="00B3676B"/>
    <w:rsid w:val="00B370E2"/>
    <w:rsid w:val="00B43364"/>
    <w:rsid w:val="00B4339E"/>
    <w:rsid w:val="00B45509"/>
    <w:rsid w:val="00B51402"/>
    <w:rsid w:val="00B51AB7"/>
    <w:rsid w:val="00B529D1"/>
    <w:rsid w:val="00B5546C"/>
    <w:rsid w:val="00B573CA"/>
    <w:rsid w:val="00B6396C"/>
    <w:rsid w:val="00B75285"/>
    <w:rsid w:val="00B753EE"/>
    <w:rsid w:val="00B75E7A"/>
    <w:rsid w:val="00B76813"/>
    <w:rsid w:val="00B837A9"/>
    <w:rsid w:val="00B8469C"/>
    <w:rsid w:val="00B87262"/>
    <w:rsid w:val="00B9071E"/>
    <w:rsid w:val="00B94189"/>
    <w:rsid w:val="00B94974"/>
    <w:rsid w:val="00B94A81"/>
    <w:rsid w:val="00BA0350"/>
    <w:rsid w:val="00BA080A"/>
    <w:rsid w:val="00BA3ACF"/>
    <w:rsid w:val="00BA510E"/>
    <w:rsid w:val="00BA5521"/>
    <w:rsid w:val="00BB3F89"/>
    <w:rsid w:val="00BB5C72"/>
    <w:rsid w:val="00BB6804"/>
    <w:rsid w:val="00BC0192"/>
    <w:rsid w:val="00BC0961"/>
    <w:rsid w:val="00BC4DA9"/>
    <w:rsid w:val="00BD0045"/>
    <w:rsid w:val="00BD2640"/>
    <w:rsid w:val="00BE0892"/>
    <w:rsid w:val="00BE1C82"/>
    <w:rsid w:val="00BF1D02"/>
    <w:rsid w:val="00BF327C"/>
    <w:rsid w:val="00BF36DC"/>
    <w:rsid w:val="00BF4970"/>
    <w:rsid w:val="00C12147"/>
    <w:rsid w:val="00C17619"/>
    <w:rsid w:val="00C24276"/>
    <w:rsid w:val="00C24A10"/>
    <w:rsid w:val="00C26253"/>
    <w:rsid w:val="00C30066"/>
    <w:rsid w:val="00C37F3E"/>
    <w:rsid w:val="00C47B1C"/>
    <w:rsid w:val="00C501C8"/>
    <w:rsid w:val="00C54BA0"/>
    <w:rsid w:val="00C557B0"/>
    <w:rsid w:val="00C60692"/>
    <w:rsid w:val="00C619FB"/>
    <w:rsid w:val="00C6573A"/>
    <w:rsid w:val="00C659ED"/>
    <w:rsid w:val="00C660B4"/>
    <w:rsid w:val="00C66A61"/>
    <w:rsid w:val="00C676FF"/>
    <w:rsid w:val="00C83948"/>
    <w:rsid w:val="00C84AAE"/>
    <w:rsid w:val="00C87766"/>
    <w:rsid w:val="00C909B9"/>
    <w:rsid w:val="00C976ED"/>
    <w:rsid w:val="00C9793F"/>
    <w:rsid w:val="00C97CD5"/>
    <w:rsid w:val="00CA3A49"/>
    <w:rsid w:val="00CA45C1"/>
    <w:rsid w:val="00CB33AC"/>
    <w:rsid w:val="00CC09D2"/>
    <w:rsid w:val="00CC7C41"/>
    <w:rsid w:val="00CD1048"/>
    <w:rsid w:val="00CD201A"/>
    <w:rsid w:val="00CD5B29"/>
    <w:rsid w:val="00CD6135"/>
    <w:rsid w:val="00CE5DE5"/>
    <w:rsid w:val="00CF3E6A"/>
    <w:rsid w:val="00CF5477"/>
    <w:rsid w:val="00CF57CB"/>
    <w:rsid w:val="00CF7289"/>
    <w:rsid w:val="00D046AA"/>
    <w:rsid w:val="00D067BD"/>
    <w:rsid w:val="00D14957"/>
    <w:rsid w:val="00D14CC0"/>
    <w:rsid w:val="00D14EDF"/>
    <w:rsid w:val="00D209B0"/>
    <w:rsid w:val="00D2128A"/>
    <w:rsid w:val="00D22145"/>
    <w:rsid w:val="00D27DE3"/>
    <w:rsid w:val="00D30536"/>
    <w:rsid w:val="00D326F9"/>
    <w:rsid w:val="00D42A8F"/>
    <w:rsid w:val="00D46614"/>
    <w:rsid w:val="00D4683C"/>
    <w:rsid w:val="00D478C8"/>
    <w:rsid w:val="00D54B8C"/>
    <w:rsid w:val="00D56215"/>
    <w:rsid w:val="00D57E51"/>
    <w:rsid w:val="00D70F99"/>
    <w:rsid w:val="00D7758A"/>
    <w:rsid w:val="00D775F5"/>
    <w:rsid w:val="00D84546"/>
    <w:rsid w:val="00D95588"/>
    <w:rsid w:val="00D95DA1"/>
    <w:rsid w:val="00D97132"/>
    <w:rsid w:val="00D971AE"/>
    <w:rsid w:val="00DB48BC"/>
    <w:rsid w:val="00DD0B6F"/>
    <w:rsid w:val="00DD10AA"/>
    <w:rsid w:val="00DD325E"/>
    <w:rsid w:val="00DE05BB"/>
    <w:rsid w:val="00DE192D"/>
    <w:rsid w:val="00DE2DEE"/>
    <w:rsid w:val="00DE471D"/>
    <w:rsid w:val="00DF2EB4"/>
    <w:rsid w:val="00DF382D"/>
    <w:rsid w:val="00DF6FBF"/>
    <w:rsid w:val="00E00215"/>
    <w:rsid w:val="00E008C5"/>
    <w:rsid w:val="00E034D2"/>
    <w:rsid w:val="00E137B1"/>
    <w:rsid w:val="00E13C28"/>
    <w:rsid w:val="00E22761"/>
    <w:rsid w:val="00E22A11"/>
    <w:rsid w:val="00E30CF0"/>
    <w:rsid w:val="00E33845"/>
    <w:rsid w:val="00E33E6E"/>
    <w:rsid w:val="00E43A08"/>
    <w:rsid w:val="00E5097D"/>
    <w:rsid w:val="00E5217B"/>
    <w:rsid w:val="00E5299D"/>
    <w:rsid w:val="00E53213"/>
    <w:rsid w:val="00E53C98"/>
    <w:rsid w:val="00E54152"/>
    <w:rsid w:val="00E71B36"/>
    <w:rsid w:val="00E804C3"/>
    <w:rsid w:val="00E80B8D"/>
    <w:rsid w:val="00E82194"/>
    <w:rsid w:val="00E833F3"/>
    <w:rsid w:val="00E844C4"/>
    <w:rsid w:val="00E904F4"/>
    <w:rsid w:val="00E91505"/>
    <w:rsid w:val="00E92FFE"/>
    <w:rsid w:val="00E94FBA"/>
    <w:rsid w:val="00EA18CD"/>
    <w:rsid w:val="00EA3F17"/>
    <w:rsid w:val="00EB4704"/>
    <w:rsid w:val="00EB5CD9"/>
    <w:rsid w:val="00EC7280"/>
    <w:rsid w:val="00ED4711"/>
    <w:rsid w:val="00EE065E"/>
    <w:rsid w:val="00EE496E"/>
    <w:rsid w:val="00EE4C0F"/>
    <w:rsid w:val="00F02458"/>
    <w:rsid w:val="00F0264A"/>
    <w:rsid w:val="00F02DAB"/>
    <w:rsid w:val="00F067D4"/>
    <w:rsid w:val="00F10620"/>
    <w:rsid w:val="00F14809"/>
    <w:rsid w:val="00F30D99"/>
    <w:rsid w:val="00F31223"/>
    <w:rsid w:val="00F31F33"/>
    <w:rsid w:val="00F34395"/>
    <w:rsid w:val="00F417E7"/>
    <w:rsid w:val="00F43A22"/>
    <w:rsid w:val="00F45D49"/>
    <w:rsid w:val="00F53687"/>
    <w:rsid w:val="00F54079"/>
    <w:rsid w:val="00F6307C"/>
    <w:rsid w:val="00F642FF"/>
    <w:rsid w:val="00F84239"/>
    <w:rsid w:val="00F87051"/>
    <w:rsid w:val="00F91D02"/>
    <w:rsid w:val="00F92012"/>
    <w:rsid w:val="00F97BA4"/>
    <w:rsid w:val="00FA006D"/>
    <w:rsid w:val="00FA4C3B"/>
    <w:rsid w:val="00FA7422"/>
    <w:rsid w:val="00FC2A66"/>
    <w:rsid w:val="00FC5735"/>
    <w:rsid w:val="00FD156A"/>
    <w:rsid w:val="00FD237B"/>
    <w:rsid w:val="00FD57AC"/>
    <w:rsid w:val="00FE4005"/>
    <w:rsid w:val="00FE459A"/>
    <w:rsid w:val="00FF114F"/>
    <w:rsid w:val="00FF1B27"/>
    <w:rsid w:val="00FF57EC"/>
    <w:rsid w:val="00FF771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EEB7C"/>
  <w15:chartTrackingRefBased/>
  <w15:docId w15:val="{A82E5411-AAB2-49B1-8D37-8D0F1DE4F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bidi/>
    </w:pPr>
  </w:style>
  <w:style w:type="paragraph" w:styleId="Heading1">
    <w:name w:val="heading 1"/>
    <w:basedOn w:val="Normal"/>
    <w:next w:val="Normal"/>
    <w:link w:val="Heading1Char"/>
    <w:uiPriority w:val="9"/>
    <w:qFormat/>
    <w:rsid w:val="000A1295"/>
    <w:pPr>
      <w:keepNext/>
      <w:keepLines/>
      <w:bidi w:val="0"/>
      <w:spacing w:before="240" w:after="0" w:line="276" w:lineRule="auto"/>
      <w:outlineLvl w:val="0"/>
    </w:pPr>
    <w:rPr>
      <w:rFonts w:asciiTheme="majorHAnsi" w:eastAsiaTheme="majorEastAsia" w:hAnsiTheme="majorHAnsi" w:cstheme="majorBidi"/>
      <w:color w:val="2F5496" w:themeColor="accent1" w:themeShade="BF"/>
      <w:sz w:val="32"/>
      <w:szCs w:val="32"/>
      <w:lang w:bidi="ar-SA"/>
    </w:rPr>
  </w:style>
  <w:style w:type="paragraph" w:styleId="Heading2">
    <w:name w:val="heading 2"/>
    <w:basedOn w:val="Normal"/>
    <w:next w:val="Normal"/>
    <w:link w:val="Heading2Char"/>
    <w:uiPriority w:val="9"/>
    <w:semiHidden/>
    <w:unhideWhenUsed/>
    <w:qFormat/>
    <w:rsid w:val="003703F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703F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703F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703FE"/>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703FE"/>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703F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703F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A129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54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545D"/>
  </w:style>
  <w:style w:type="paragraph" w:styleId="Footer">
    <w:name w:val="footer"/>
    <w:basedOn w:val="Normal"/>
    <w:link w:val="FooterChar"/>
    <w:uiPriority w:val="99"/>
    <w:unhideWhenUsed/>
    <w:rsid w:val="004A54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545D"/>
  </w:style>
  <w:style w:type="character" w:customStyle="1" w:styleId="reflinks">
    <w:name w:val="reflinks"/>
    <w:basedOn w:val="DefaultParagraphFont"/>
    <w:rsid w:val="00891C05"/>
  </w:style>
  <w:style w:type="paragraph" w:styleId="EndnoteText">
    <w:name w:val="endnote text"/>
    <w:basedOn w:val="Normal"/>
    <w:link w:val="EndnoteTextChar"/>
    <w:uiPriority w:val="99"/>
    <w:semiHidden/>
    <w:unhideWhenUsed/>
    <w:rsid w:val="00214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4C17"/>
    <w:rPr>
      <w:sz w:val="20"/>
      <w:szCs w:val="20"/>
    </w:rPr>
  </w:style>
  <w:style w:type="character" w:styleId="EndnoteReference">
    <w:name w:val="endnote reference"/>
    <w:basedOn w:val="DefaultParagraphFont"/>
    <w:uiPriority w:val="99"/>
    <w:semiHidden/>
    <w:unhideWhenUsed/>
    <w:rsid w:val="00214C17"/>
    <w:rPr>
      <w:vertAlign w:val="superscript"/>
    </w:rPr>
  </w:style>
  <w:style w:type="paragraph" w:styleId="FootnoteText">
    <w:name w:val="footnote text"/>
    <w:basedOn w:val="Normal"/>
    <w:link w:val="FootnoteTextChar"/>
    <w:uiPriority w:val="99"/>
    <w:semiHidden/>
    <w:unhideWhenUsed/>
    <w:rsid w:val="00214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4C17"/>
    <w:rPr>
      <w:sz w:val="20"/>
      <w:szCs w:val="20"/>
    </w:rPr>
  </w:style>
  <w:style w:type="character" w:styleId="FootnoteReference">
    <w:name w:val="footnote reference"/>
    <w:basedOn w:val="DefaultParagraphFont"/>
    <w:uiPriority w:val="99"/>
    <w:semiHidden/>
    <w:unhideWhenUsed/>
    <w:rsid w:val="00214C17"/>
    <w:rPr>
      <w:vertAlign w:val="superscript"/>
    </w:rPr>
  </w:style>
  <w:style w:type="paragraph" w:styleId="ListParagraph">
    <w:name w:val="List Paragraph"/>
    <w:basedOn w:val="Normal"/>
    <w:link w:val="ListParagraphChar"/>
    <w:uiPriority w:val="34"/>
    <w:qFormat/>
    <w:rsid w:val="00D95DA1"/>
    <w:pPr>
      <w:ind w:left="720"/>
      <w:contextualSpacing/>
    </w:pPr>
  </w:style>
  <w:style w:type="character" w:styleId="Strong">
    <w:name w:val="Strong"/>
    <w:basedOn w:val="DefaultParagraphFont"/>
    <w:uiPriority w:val="22"/>
    <w:qFormat/>
    <w:rsid w:val="00D95DA1"/>
    <w:rPr>
      <w:b/>
      <w:bCs/>
    </w:rPr>
  </w:style>
  <w:style w:type="character" w:styleId="CommentReference">
    <w:name w:val="annotation reference"/>
    <w:basedOn w:val="DefaultParagraphFont"/>
    <w:uiPriority w:val="99"/>
    <w:semiHidden/>
    <w:unhideWhenUsed/>
    <w:rsid w:val="0007136A"/>
    <w:rPr>
      <w:sz w:val="16"/>
      <w:szCs w:val="16"/>
    </w:rPr>
  </w:style>
  <w:style w:type="paragraph" w:styleId="CommentText">
    <w:name w:val="annotation text"/>
    <w:basedOn w:val="Normal"/>
    <w:link w:val="CommentTextChar"/>
    <w:uiPriority w:val="99"/>
    <w:semiHidden/>
    <w:unhideWhenUsed/>
    <w:rsid w:val="0007136A"/>
    <w:pPr>
      <w:spacing w:line="240" w:lineRule="auto"/>
    </w:pPr>
    <w:rPr>
      <w:sz w:val="20"/>
      <w:szCs w:val="20"/>
    </w:rPr>
  </w:style>
  <w:style w:type="character" w:customStyle="1" w:styleId="CommentTextChar">
    <w:name w:val="Comment Text Char"/>
    <w:basedOn w:val="DefaultParagraphFont"/>
    <w:link w:val="CommentText"/>
    <w:uiPriority w:val="99"/>
    <w:semiHidden/>
    <w:rsid w:val="0007136A"/>
    <w:rPr>
      <w:sz w:val="20"/>
      <w:szCs w:val="20"/>
    </w:rPr>
  </w:style>
  <w:style w:type="paragraph" w:styleId="CommentSubject">
    <w:name w:val="annotation subject"/>
    <w:basedOn w:val="CommentText"/>
    <w:next w:val="CommentText"/>
    <w:link w:val="CommentSubjectChar"/>
    <w:uiPriority w:val="99"/>
    <w:semiHidden/>
    <w:unhideWhenUsed/>
    <w:rsid w:val="0007136A"/>
    <w:rPr>
      <w:b/>
      <w:bCs/>
    </w:rPr>
  </w:style>
  <w:style w:type="character" w:customStyle="1" w:styleId="CommentSubjectChar">
    <w:name w:val="Comment Subject Char"/>
    <w:basedOn w:val="CommentTextChar"/>
    <w:link w:val="CommentSubject"/>
    <w:uiPriority w:val="99"/>
    <w:semiHidden/>
    <w:rsid w:val="0007136A"/>
    <w:rPr>
      <w:b/>
      <w:bCs/>
      <w:sz w:val="20"/>
      <w:szCs w:val="20"/>
    </w:rPr>
  </w:style>
  <w:style w:type="paragraph" w:styleId="BalloonText">
    <w:name w:val="Balloon Text"/>
    <w:basedOn w:val="Normal"/>
    <w:link w:val="BalloonTextChar"/>
    <w:uiPriority w:val="99"/>
    <w:semiHidden/>
    <w:unhideWhenUsed/>
    <w:rsid w:val="000713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36A"/>
    <w:rPr>
      <w:rFonts w:ascii="Segoe UI" w:hAnsi="Segoe UI" w:cs="Segoe UI"/>
      <w:sz w:val="18"/>
      <w:szCs w:val="18"/>
    </w:rPr>
  </w:style>
  <w:style w:type="paragraph" w:styleId="Caption">
    <w:name w:val="caption"/>
    <w:basedOn w:val="Normal"/>
    <w:next w:val="Normal"/>
    <w:link w:val="CaptionChar"/>
    <w:uiPriority w:val="35"/>
    <w:unhideWhenUsed/>
    <w:rsid w:val="006D6717"/>
    <w:pPr>
      <w:spacing w:after="200" w:line="240" w:lineRule="auto"/>
    </w:pPr>
    <w:rPr>
      <w:i/>
      <w:iCs/>
      <w:color w:val="44546A" w:themeColor="text2"/>
      <w:sz w:val="18"/>
      <w:szCs w:val="18"/>
    </w:rPr>
  </w:style>
  <w:style w:type="character" w:styleId="Hyperlink">
    <w:name w:val="Hyperlink"/>
    <w:basedOn w:val="DefaultParagraphFont"/>
    <w:uiPriority w:val="99"/>
    <w:unhideWhenUsed/>
    <w:rsid w:val="009C1276"/>
    <w:rPr>
      <w:color w:val="0563C1" w:themeColor="hyperlink"/>
      <w:u w:val="single"/>
    </w:rPr>
  </w:style>
  <w:style w:type="character" w:customStyle="1" w:styleId="UnresolvedMention1">
    <w:name w:val="Unresolved Mention1"/>
    <w:basedOn w:val="DefaultParagraphFont"/>
    <w:uiPriority w:val="99"/>
    <w:semiHidden/>
    <w:unhideWhenUsed/>
    <w:rsid w:val="009C1276"/>
    <w:rPr>
      <w:color w:val="605E5C"/>
      <w:shd w:val="clear" w:color="auto" w:fill="E1DFDD"/>
    </w:rPr>
  </w:style>
  <w:style w:type="paragraph" w:styleId="NoSpacing">
    <w:name w:val="No Spacing"/>
    <w:link w:val="NoSpacingChar"/>
    <w:uiPriority w:val="1"/>
    <w:qFormat/>
    <w:rsid w:val="0096069D"/>
    <w:pPr>
      <w:bidi/>
      <w:spacing w:after="0" w:line="240" w:lineRule="auto"/>
    </w:pPr>
  </w:style>
  <w:style w:type="paragraph" w:customStyle="1" w:styleId="Default">
    <w:name w:val="Default"/>
    <w:rsid w:val="0096069D"/>
    <w:pPr>
      <w:autoSpaceDE w:val="0"/>
      <w:autoSpaceDN w:val="0"/>
      <w:adjustRightInd w:val="0"/>
      <w:spacing w:after="0" w:line="240" w:lineRule="auto"/>
    </w:pPr>
    <w:rPr>
      <w:rFonts w:ascii="Arial" w:eastAsia="Calibri" w:hAnsi="Arial" w:cs="Arial"/>
      <w:color w:val="000000"/>
      <w:sz w:val="24"/>
      <w:szCs w:val="24"/>
      <w:lang w:bidi="ar-SA"/>
    </w:rPr>
  </w:style>
  <w:style w:type="character" w:customStyle="1" w:styleId="fontstyle01">
    <w:name w:val="fontstyle01"/>
    <w:rsid w:val="0096069D"/>
    <w:rPr>
      <w:rFonts w:ascii="TimesNewRomanPS-BoldMT" w:hAnsi="TimesNewRomanPS-BoldMT" w:hint="default"/>
      <w:b/>
      <w:bCs/>
      <w:i w:val="0"/>
      <w:iCs w:val="0"/>
      <w:color w:val="000000"/>
      <w:sz w:val="24"/>
      <w:szCs w:val="24"/>
    </w:rPr>
  </w:style>
  <w:style w:type="character" w:customStyle="1" w:styleId="NoSpacingChar">
    <w:name w:val="No Spacing Char"/>
    <w:link w:val="NoSpacing"/>
    <w:uiPriority w:val="1"/>
    <w:rsid w:val="0096069D"/>
  </w:style>
  <w:style w:type="character" w:customStyle="1" w:styleId="A0">
    <w:name w:val="A0"/>
    <w:uiPriority w:val="99"/>
    <w:rsid w:val="0096069D"/>
    <w:rPr>
      <w:rFonts w:cs="Cambria"/>
      <w:color w:val="000000"/>
      <w:sz w:val="16"/>
      <w:szCs w:val="16"/>
    </w:rPr>
  </w:style>
  <w:style w:type="paragraph" w:styleId="HTMLPreformatted">
    <w:name w:val="HTML Preformatted"/>
    <w:basedOn w:val="Normal"/>
    <w:link w:val="HTMLPreformattedChar"/>
    <w:uiPriority w:val="99"/>
    <w:semiHidden/>
    <w:unhideWhenUsed/>
    <w:rsid w:val="00842C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842CA3"/>
    <w:rPr>
      <w:rFonts w:ascii="Courier New" w:eastAsia="Times New Roman" w:hAnsi="Courier New" w:cs="Courier New"/>
      <w:sz w:val="20"/>
      <w:szCs w:val="20"/>
      <w:lang w:bidi="ar-SA"/>
    </w:rPr>
  </w:style>
  <w:style w:type="character" w:customStyle="1" w:styleId="y2iqfc">
    <w:name w:val="y2iqfc"/>
    <w:basedOn w:val="DefaultParagraphFont"/>
    <w:rsid w:val="00842CA3"/>
  </w:style>
  <w:style w:type="table" w:customStyle="1" w:styleId="PlainTable21">
    <w:name w:val="Plain Table 21"/>
    <w:basedOn w:val="TableNormal"/>
    <w:uiPriority w:val="42"/>
    <w:rsid w:val="00BB5C72"/>
    <w:pPr>
      <w:spacing w:after="0" w:line="240" w:lineRule="auto"/>
    </w:pPr>
    <w:rPr>
      <w:sz w:val="24"/>
      <w:szCs w:val="24"/>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88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4E0E"/>
    <w:pPr>
      <w:bidi w:val="0"/>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884E0E"/>
    <w:pPr>
      <w:spacing w:after="0" w:line="240" w:lineRule="auto"/>
    </w:pPr>
    <w:rPr>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30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Entry">
    <w:name w:val="Citavi Bibliography Entry"/>
    <w:basedOn w:val="Normal"/>
    <w:link w:val="CitaviBibliographyEntryChar"/>
    <w:rsid w:val="000A1295"/>
    <w:pPr>
      <w:numPr>
        <w:numId w:val="32"/>
      </w:numPr>
      <w:bidi w:val="0"/>
      <w:spacing w:after="120" w:line="276" w:lineRule="auto"/>
    </w:pPr>
    <w:rPr>
      <w:lang w:bidi="ar-SA"/>
    </w:rPr>
  </w:style>
  <w:style w:type="character" w:customStyle="1" w:styleId="CitaviBibliographyEntryChar">
    <w:name w:val="Citavi Bibliography Entry Char"/>
    <w:basedOn w:val="DefaultParagraphFont"/>
    <w:link w:val="CitaviBibliographyEntry"/>
    <w:rsid w:val="000A1295"/>
    <w:rPr>
      <w:lang w:bidi="ar-SA"/>
    </w:rPr>
  </w:style>
  <w:style w:type="paragraph" w:customStyle="1" w:styleId="CitaviBibliographyHeading">
    <w:name w:val="Citavi Bibliography Heading"/>
    <w:basedOn w:val="Heading1"/>
    <w:link w:val="CitaviBibliographyHeadingChar"/>
    <w:rsid w:val="000A1295"/>
  </w:style>
  <w:style w:type="character" w:customStyle="1" w:styleId="CitaviBibliographyHeadingChar">
    <w:name w:val="Citavi Bibliography Heading Char"/>
    <w:basedOn w:val="DefaultParagraphFont"/>
    <w:link w:val="CitaviBibliographyHeading"/>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Subheading8">
    <w:name w:val="Citavi Bibliography Subheading 8"/>
    <w:basedOn w:val="Heading9"/>
    <w:link w:val="CitaviBibliographySubheading8Char"/>
    <w:rsid w:val="000A1295"/>
    <w:pPr>
      <w:bidi w:val="0"/>
      <w:spacing w:line="360" w:lineRule="auto"/>
      <w:ind w:left="-1" w:firstLine="405"/>
      <w:outlineLvl w:val="9"/>
    </w:pPr>
    <w:rPr>
      <w:rFonts w:ascii="Calibri" w:hAnsi="Calibri" w:cs="B Nazanin"/>
      <w:color w:val="000000"/>
      <w:sz w:val="24"/>
      <w:szCs w:val="28"/>
      <w:lang w:val="en-GB"/>
    </w:rPr>
  </w:style>
  <w:style w:type="character" w:customStyle="1" w:styleId="CitaviBibliographySubheading8Char">
    <w:name w:val="Citavi Bibliography Subheading 8 Char"/>
    <w:basedOn w:val="DefaultParagraphFont"/>
    <w:link w:val="CitaviBibliographySubheading8"/>
    <w:rsid w:val="000A1295"/>
    <w:rPr>
      <w:rFonts w:ascii="Calibri" w:eastAsiaTheme="majorEastAsia" w:hAnsi="Calibri" w:cs="B Nazanin"/>
      <w:i/>
      <w:iCs/>
      <w:color w:val="000000"/>
      <w:sz w:val="24"/>
      <w:szCs w:val="28"/>
      <w:lang w:val="en-GB"/>
    </w:rPr>
  </w:style>
  <w:style w:type="character" w:customStyle="1" w:styleId="Heading9Char">
    <w:name w:val="Heading 9 Char"/>
    <w:basedOn w:val="DefaultParagraphFont"/>
    <w:link w:val="Heading9"/>
    <w:uiPriority w:val="9"/>
    <w:semiHidden/>
    <w:rsid w:val="000A1295"/>
    <w:rPr>
      <w:rFonts w:asciiTheme="majorHAnsi" w:eastAsiaTheme="majorEastAsia" w:hAnsiTheme="majorHAnsi" w:cstheme="majorBidi"/>
      <w:i/>
      <w:iCs/>
      <w:color w:val="272727" w:themeColor="text1" w:themeTint="D8"/>
      <w:sz w:val="21"/>
      <w:szCs w:val="21"/>
    </w:rPr>
  </w:style>
  <w:style w:type="character" w:customStyle="1" w:styleId="q4iawc">
    <w:name w:val="q4iawc"/>
    <w:basedOn w:val="DefaultParagraphFont"/>
    <w:rsid w:val="00FF1B27"/>
  </w:style>
  <w:style w:type="character" w:customStyle="1" w:styleId="ListParagraphChar">
    <w:name w:val="List Paragraph Char"/>
    <w:basedOn w:val="DefaultParagraphFont"/>
    <w:link w:val="ListParagraph"/>
    <w:uiPriority w:val="34"/>
    <w:rsid w:val="00FF1B27"/>
  </w:style>
  <w:style w:type="character" w:styleId="Emphasis">
    <w:name w:val="Emphasis"/>
    <w:basedOn w:val="DefaultParagraphFont"/>
    <w:uiPriority w:val="20"/>
    <w:qFormat/>
    <w:rsid w:val="00FF1B27"/>
    <w:rPr>
      <w:i/>
      <w:iCs/>
    </w:rPr>
  </w:style>
  <w:style w:type="paragraph" w:customStyle="1" w:styleId="EndNoteBibliography">
    <w:name w:val="EndNote Bibliography"/>
    <w:basedOn w:val="Normal"/>
    <w:link w:val="EndNoteBibliographyChar"/>
    <w:rsid w:val="00C97CD5"/>
    <w:pPr>
      <w:bidi w:val="0"/>
      <w:spacing w:line="240" w:lineRule="auto"/>
    </w:pPr>
    <w:rPr>
      <w:rFonts w:ascii="Calibri" w:hAnsi="Calibri" w:cs="Calibri"/>
      <w:noProof/>
      <w:lang w:bidi="ar-SA"/>
    </w:rPr>
  </w:style>
  <w:style w:type="character" w:customStyle="1" w:styleId="EndNoteBibliographyChar">
    <w:name w:val="EndNote Bibliography Char"/>
    <w:basedOn w:val="DefaultParagraphFont"/>
    <w:link w:val="EndNoteBibliography"/>
    <w:rsid w:val="00C97CD5"/>
    <w:rPr>
      <w:rFonts w:ascii="Calibri" w:hAnsi="Calibri" w:cs="Calibri"/>
      <w:noProof/>
      <w:lang w:bidi="ar-SA"/>
    </w:rPr>
  </w:style>
  <w:style w:type="character" w:customStyle="1" w:styleId="bullet">
    <w:name w:val="bullet"/>
    <w:basedOn w:val="DefaultParagraphFont"/>
    <w:rsid w:val="00C97CD5"/>
  </w:style>
  <w:style w:type="character" w:customStyle="1" w:styleId="author">
    <w:name w:val="author"/>
    <w:basedOn w:val="DefaultParagraphFont"/>
    <w:rsid w:val="00C97CD5"/>
  </w:style>
  <w:style w:type="character" w:customStyle="1" w:styleId="pubyear">
    <w:name w:val="pubyear"/>
    <w:basedOn w:val="DefaultParagraphFont"/>
    <w:rsid w:val="00C97CD5"/>
  </w:style>
  <w:style w:type="character" w:customStyle="1" w:styleId="articletitle">
    <w:name w:val="articletitle"/>
    <w:basedOn w:val="DefaultParagraphFont"/>
    <w:rsid w:val="00C97CD5"/>
  </w:style>
  <w:style w:type="character" w:customStyle="1" w:styleId="vol">
    <w:name w:val="vol"/>
    <w:basedOn w:val="DefaultParagraphFont"/>
    <w:rsid w:val="00C97CD5"/>
  </w:style>
  <w:style w:type="character" w:customStyle="1" w:styleId="pagefirst">
    <w:name w:val="pagefirst"/>
    <w:basedOn w:val="DefaultParagraphFont"/>
    <w:rsid w:val="00C97CD5"/>
  </w:style>
  <w:style w:type="character" w:customStyle="1" w:styleId="pagelast">
    <w:name w:val="pagelast"/>
    <w:basedOn w:val="DefaultParagraphFont"/>
    <w:rsid w:val="00C97CD5"/>
  </w:style>
  <w:style w:type="character" w:customStyle="1" w:styleId="hgkelc">
    <w:name w:val="hgkelc"/>
    <w:basedOn w:val="DefaultParagraphFont"/>
    <w:rsid w:val="00151F82"/>
  </w:style>
  <w:style w:type="paragraph" w:styleId="Revision">
    <w:name w:val="Revision"/>
    <w:hidden/>
    <w:uiPriority w:val="99"/>
    <w:semiHidden/>
    <w:rsid w:val="00910E27"/>
    <w:pPr>
      <w:spacing w:after="0" w:line="240" w:lineRule="auto"/>
    </w:pPr>
  </w:style>
  <w:style w:type="paragraph" w:customStyle="1" w:styleId="Subheader">
    <w:name w:val="Subheader"/>
    <w:basedOn w:val="Normal"/>
    <w:link w:val="SubheaderChar"/>
    <w:qFormat/>
    <w:rsid w:val="00604E2E"/>
    <w:pPr>
      <w:autoSpaceDE w:val="0"/>
      <w:autoSpaceDN w:val="0"/>
      <w:bidi w:val="0"/>
      <w:adjustRightInd w:val="0"/>
      <w:spacing w:before="200" w:after="0" w:line="240" w:lineRule="auto"/>
      <w:jc w:val="both"/>
    </w:pPr>
    <w:rPr>
      <w:rFonts w:asciiTheme="majorBidi" w:eastAsiaTheme="majorEastAsia" w:hAnsiTheme="majorBidi" w:cstheme="majorBidi"/>
      <w:b/>
      <w:bCs/>
      <w:iCs/>
      <w:color w:val="000000" w:themeColor="text1"/>
      <w:sz w:val="24"/>
      <w:szCs w:val="26"/>
      <w:lang w:bidi="ar-SA"/>
    </w:rPr>
  </w:style>
  <w:style w:type="paragraph" w:customStyle="1" w:styleId="Mainheader">
    <w:name w:val="Mainheader"/>
    <w:basedOn w:val="Normal"/>
    <w:link w:val="MainheaderChar"/>
    <w:qFormat/>
    <w:rsid w:val="00303C34"/>
    <w:pPr>
      <w:autoSpaceDE w:val="0"/>
      <w:autoSpaceDN w:val="0"/>
      <w:bidi w:val="0"/>
      <w:adjustRightInd w:val="0"/>
      <w:spacing w:before="360" w:after="0" w:line="240" w:lineRule="auto"/>
      <w:jc w:val="both"/>
    </w:pPr>
    <w:rPr>
      <w:rFonts w:asciiTheme="majorBidi" w:hAnsiTheme="majorBidi" w:cstheme="majorBidi"/>
      <w:b/>
      <w:bCs/>
      <w:sz w:val="24"/>
      <w:szCs w:val="24"/>
    </w:rPr>
  </w:style>
  <w:style w:type="character" w:customStyle="1" w:styleId="SubheaderChar">
    <w:name w:val="Subheader Char"/>
    <w:basedOn w:val="DefaultParagraphFont"/>
    <w:link w:val="Subheader"/>
    <w:rsid w:val="00604E2E"/>
    <w:rPr>
      <w:rFonts w:asciiTheme="majorBidi" w:eastAsiaTheme="majorEastAsia" w:hAnsiTheme="majorBidi" w:cstheme="majorBidi"/>
      <w:b/>
      <w:bCs/>
      <w:iCs/>
      <w:color w:val="000000" w:themeColor="text1"/>
      <w:sz w:val="24"/>
      <w:szCs w:val="26"/>
      <w:lang w:bidi="ar-SA"/>
    </w:rPr>
  </w:style>
  <w:style w:type="character" w:customStyle="1" w:styleId="MainheaderChar">
    <w:name w:val="Mainheader Char"/>
    <w:basedOn w:val="DefaultParagraphFont"/>
    <w:link w:val="Mainheader"/>
    <w:rsid w:val="00303C34"/>
    <w:rPr>
      <w:rFonts w:asciiTheme="majorBidi" w:hAnsiTheme="majorBidi" w:cstheme="majorBidi"/>
      <w:b/>
      <w:bCs/>
      <w:sz w:val="24"/>
      <w:szCs w:val="24"/>
    </w:rPr>
  </w:style>
  <w:style w:type="paragraph" w:customStyle="1" w:styleId="MainText">
    <w:name w:val="Main Text"/>
    <w:basedOn w:val="Normal"/>
    <w:link w:val="MainTextChar"/>
    <w:qFormat/>
    <w:rsid w:val="00A27F25"/>
    <w:pPr>
      <w:autoSpaceDE w:val="0"/>
      <w:autoSpaceDN w:val="0"/>
      <w:bidi w:val="0"/>
      <w:adjustRightInd w:val="0"/>
      <w:spacing w:after="0" w:line="240" w:lineRule="auto"/>
      <w:ind w:firstLine="288"/>
      <w:jc w:val="both"/>
    </w:pPr>
    <w:rPr>
      <w:rFonts w:asciiTheme="majorBidi" w:eastAsia="STIX-Regular" w:hAnsiTheme="majorBidi" w:cstheme="majorBidi"/>
      <w:sz w:val="24"/>
      <w:szCs w:val="24"/>
      <w:lang w:bidi="ar-SA"/>
    </w:rPr>
  </w:style>
  <w:style w:type="paragraph" w:customStyle="1" w:styleId="Subheaders">
    <w:name w:val="Subheaders"/>
    <w:basedOn w:val="Subheader"/>
    <w:link w:val="SubheadersChar"/>
    <w:qFormat/>
    <w:rsid w:val="00EB4704"/>
  </w:style>
  <w:style w:type="character" w:customStyle="1" w:styleId="MainTextChar">
    <w:name w:val="Main Text Char"/>
    <w:basedOn w:val="DefaultParagraphFont"/>
    <w:link w:val="MainText"/>
    <w:rsid w:val="00A27F25"/>
    <w:rPr>
      <w:rFonts w:asciiTheme="majorBidi" w:eastAsia="STIX-Regular" w:hAnsiTheme="majorBidi" w:cstheme="majorBidi"/>
      <w:sz w:val="24"/>
      <w:szCs w:val="24"/>
      <w:lang w:bidi="ar-SA"/>
    </w:rPr>
  </w:style>
  <w:style w:type="paragraph" w:styleId="PlainText">
    <w:name w:val="Plain Text"/>
    <w:basedOn w:val="Normal"/>
    <w:link w:val="PlainTextChar"/>
    <w:uiPriority w:val="99"/>
    <w:semiHidden/>
    <w:unhideWhenUsed/>
    <w:rsid w:val="003B4E84"/>
    <w:pPr>
      <w:spacing w:after="0" w:line="240" w:lineRule="auto"/>
      <w:jc w:val="both"/>
    </w:pPr>
    <w:rPr>
      <w:rFonts w:ascii="Courier New" w:hAnsi="Courier New" w:cs="Courier New"/>
      <w:sz w:val="21"/>
      <w:szCs w:val="21"/>
      <w:lang w:bidi="ar-SA"/>
    </w:rPr>
  </w:style>
  <w:style w:type="character" w:customStyle="1" w:styleId="SubheadersChar">
    <w:name w:val="Subheaders Char"/>
    <w:basedOn w:val="SubheaderChar"/>
    <w:link w:val="Subheaders"/>
    <w:rsid w:val="00EB4704"/>
    <w:rPr>
      <w:rFonts w:asciiTheme="majorBidi" w:eastAsiaTheme="majorEastAsia" w:hAnsiTheme="majorBidi" w:cstheme="majorBidi"/>
      <w:b/>
      <w:bCs/>
      <w:iCs/>
      <w:color w:val="000000" w:themeColor="text1"/>
      <w:sz w:val="24"/>
      <w:szCs w:val="26"/>
      <w:lang w:bidi="ar-SA"/>
    </w:rPr>
  </w:style>
  <w:style w:type="character" w:customStyle="1" w:styleId="PlainTextChar">
    <w:name w:val="Plain Text Char"/>
    <w:basedOn w:val="DefaultParagraphFont"/>
    <w:link w:val="PlainText"/>
    <w:uiPriority w:val="99"/>
    <w:semiHidden/>
    <w:rsid w:val="003B4E84"/>
    <w:rPr>
      <w:rFonts w:ascii="Courier New" w:hAnsi="Courier New" w:cs="Courier New"/>
      <w:sz w:val="21"/>
      <w:szCs w:val="21"/>
      <w:lang w:bidi="ar-SA"/>
    </w:rPr>
  </w:style>
  <w:style w:type="character" w:customStyle="1" w:styleId="CaptionChar">
    <w:name w:val="Caption Char"/>
    <w:basedOn w:val="DefaultParagraphFont"/>
    <w:link w:val="Caption"/>
    <w:uiPriority w:val="35"/>
    <w:rsid w:val="005C66FE"/>
    <w:rPr>
      <w:i/>
      <w:iCs/>
      <w:color w:val="44546A" w:themeColor="text2"/>
      <w:sz w:val="18"/>
      <w:szCs w:val="18"/>
    </w:rPr>
  </w:style>
  <w:style w:type="paragraph" w:customStyle="1" w:styleId="Captions">
    <w:name w:val="Captions"/>
    <w:basedOn w:val="Normal"/>
    <w:link w:val="CaptionsChar"/>
    <w:qFormat/>
    <w:rsid w:val="007A0C47"/>
    <w:pPr>
      <w:framePr w:hSpace="187" w:vSpace="259" w:wrap="around" w:vAnchor="page" w:hAnchor="margin" w:y="8267"/>
      <w:bidi w:val="0"/>
      <w:spacing w:after="240" w:line="276" w:lineRule="auto"/>
      <w:suppressOverlap/>
      <w:jc w:val="both"/>
    </w:pPr>
    <w:rPr>
      <w:rFonts w:ascii="Times New Roman" w:hAnsi="Times New Roman" w:cs="Times New Roman"/>
      <w:color w:val="000000" w:themeColor="text1"/>
      <w:sz w:val="18"/>
      <w:szCs w:val="18"/>
    </w:rPr>
  </w:style>
  <w:style w:type="character" w:customStyle="1" w:styleId="CaptionsChar">
    <w:name w:val="Captions Char"/>
    <w:basedOn w:val="DefaultParagraphFont"/>
    <w:link w:val="Captions"/>
    <w:rsid w:val="007A0C47"/>
    <w:rPr>
      <w:rFonts w:ascii="Times New Roman" w:hAnsi="Times New Roman" w:cs="Times New Roman"/>
      <w:color w:val="000000" w:themeColor="text1"/>
      <w:sz w:val="18"/>
      <w:szCs w:val="18"/>
    </w:rPr>
  </w:style>
  <w:style w:type="paragraph" w:customStyle="1" w:styleId="Firstparagraph">
    <w:name w:val="First paragraph"/>
    <w:basedOn w:val="MainText"/>
    <w:link w:val="FirstparagraphChar"/>
    <w:qFormat/>
    <w:rsid w:val="006E6153"/>
    <w:pPr>
      <w:spacing w:before="60"/>
      <w:ind w:firstLine="0"/>
    </w:pPr>
  </w:style>
  <w:style w:type="paragraph" w:customStyle="1" w:styleId="References">
    <w:name w:val="References"/>
    <w:basedOn w:val="ListParagraph"/>
    <w:qFormat/>
    <w:rsid w:val="00F6307C"/>
    <w:pPr>
      <w:numPr>
        <w:numId w:val="20"/>
      </w:numPr>
      <w:bidi w:val="0"/>
      <w:spacing w:before="120" w:after="0" w:line="240" w:lineRule="auto"/>
      <w:ind w:left="288" w:hanging="288"/>
      <w:contextualSpacing w:val="0"/>
      <w:jc w:val="both"/>
    </w:pPr>
    <w:rPr>
      <w:rFonts w:asciiTheme="majorBidi" w:hAnsiTheme="majorBidi" w:cstheme="majorBidi"/>
      <w:noProof/>
    </w:rPr>
  </w:style>
  <w:style w:type="paragraph" w:customStyle="1" w:styleId="Firstsubheading">
    <w:name w:val="First subheading"/>
    <w:basedOn w:val="Subheader"/>
    <w:qFormat/>
    <w:rsid w:val="001912C6"/>
    <w:pPr>
      <w:contextualSpacing/>
    </w:pPr>
  </w:style>
  <w:style w:type="paragraph" w:customStyle="1" w:styleId="Authornames">
    <w:name w:val="Author names"/>
    <w:basedOn w:val="Normal"/>
    <w:qFormat/>
    <w:rsid w:val="000F2084"/>
    <w:pPr>
      <w:bidi w:val="0"/>
      <w:spacing w:before="120" w:after="60" w:line="240" w:lineRule="auto"/>
    </w:pPr>
    <w:rPr>
      <w:rFonts w:asciiTheme="majorBidi" w:hAnsiTheme="majorBidi" w:cstheme="majorBidi"/>
      <w:sz w:val="20"/>
      <w:szCs w:val="20"/>
    </w:rPr>
  </w:style>
  <w:style w:type="paragraph" w:customStyle="1" w:styleId="Affiliation">
    <w:name w:val="Affiliation"/>
    <w:basedOn w:val="Normal"/>
    <w:qFormat/>
    <w:rsid w:val="003F02EE"/>
    <w:pPr>
      <w:bidi w:val="0"/>
      <w:spacing w:before="60" w:after="0" w:line="240" w:lineRule="auto"/>
    </w:pPr>
    <w:rPr>
      <w:rFonts w:asciiTheme="majorBidi" w:eastAsia="Times New Roman" w:hAnsiTheme="majorBidi" w:cstheme="majorBidi"/>
      <w:sz w:val="18"/>
      <w:szCs w:val="18"/>
      <w:shd w:val="clear" w:color="auto" w:fill="FFFFFF"/>
    </w:rPr>
  </w:style>
  <w:style w:type="paragraph" w:customStyle="1" w:styleId="CorrespAff">
    <w:name w:val="Corresp. Aff."/>
    <w:basedOn w:val="Normal"/>
    <w:qFormat/>
    <w:rsid w:val="000F2084"/>
    <w:pPr>
      <w:bidi w:val="0"/>
      <w:spacing w:after="0" w:line="240" w:lineRule="auto"/>
    </w:pPr>
    <w:rPr>
      <w:rFonts w:asciiTheme="majorBidi" w:eastAsia="Times New Roman" w:hAnsiTheme="majorBidi" w:cs="Times New Roman"/>
      <w:sz w:val="20"/>
      <w:szCs w:val="20"/>
    </w:rPr>
  </w:style>
  <w:style w:type="paragraph" w:customStyle="1" w:styleId="Abstract">
    <w:name w:val="Abstract"/>
    <w:basedOn w:val="Normal"/>
    <w:link w:val="AbstractChar"/>
    <w:qFormat/>
    <w:rsid w:val="000F2084"/>
    <w:pPr>
      <w:autoSpaceDE w:val="0"/>
      <w:autoSpaceDN w:val="0"/>
      <w:bidi w:val="0"/>
      <w:adjustRightInd w:val="0"/>
      <w:spacing w:before="60" w:after="0" w:line="240" w:lineRule="auto"/>
      <w:jc w:val="both"/>
    </w:pPr>
    <w:rPr>
      <w:rFonts w:asciiTheme="majorBidi" w:hAnsiTheme="majorBidi" w:cstheme="majorBidi"/>
    </w:rPr>
  </w:style>
  <w:style w:type="character" w:customStyle="1" w:styleId="AbstractChar">
    <w:name w:val="Abstract Char"/>
    <w:basedOn w:val="DefaultParagraphFont"/>
    <w:link w:val="Abstract"/>
    <w:rsid w:val="000F2084"/>
    <w:rPr>
      <w:rFonts w:asciiTheme="majorBidi" w:hAnsiTheme="majorBidi" w:cstheme="majorBidi"/>
    </w:rPr>
  </w:style>
  <w:style w:type="character" w:styleId="UnresolvedMention">
    <w:name w:val="Unresolved Mention"/>
    <w:basedOn w:val="DefaultParagraphFont"/>
    <w:uiPriority w:val="99"/>
    <w:semiHidden/>
    <w:unhideWhenUsed/>
    <w:rsid w:val="00644FF2"/>
    <w:rPr>
      <w:color w:val="605E5C"/>
      <w:shd w:val="clear" w:color="auto" w:fill="E1DFDD"/>
    </w:rPr>
  </w:style>
  <w:style w:type="paragraph" w:customStyle="1" w:styleId="CitaviChapterBibliographyHeading">
    <w:name w:val="Citavi Chapter Bibliography Heading"/>
    <w:basedOn w:val="Heading2"/>
    <w:link w:val="CitaviChapterBibliographyHeadingChar"/>
    <w:uiPriority w:val="99"/>
    <w:rsid w:val="003703FE"/>
  </w:style>
  <w:style w:type="character" w:customStyle="1" w:styleId="FirstparagraphChar">
    <w:name w:val="First paragraph Char"/>
    <w:basedOn w:val="MainTextChar"/>
    <w:link w:val="Firstparagraph"/>
    <w:rsid w:val="003703FE"/>
    <w:rPr>
      <w:rFonts w:asciiTheme="majorBidi" w:eastAsia="STIX-Regular" w:hAnsiTheme="majorBidi" w:cstheme="majorBidi"/>
      <w:sz w:val="24"/>
      <w:szCs w:val="24"/>
      <w:lang w:bidi="ar-SA"/>
    </w:rPr>
  </w:style>
  <w:style w:type="character" w:customStyle="1" w:styleId="CitaviChapterBibliographyHeadingChar">
    <w:name w:val="Citavi Chapter Bibliography Heading Char"/>
    <w:basedOn w:val="FirstparagraphChar"/>
    <w:link w:val="CitaviChapterBibliographyHeading"/>
    <w:uiPriority w:val="99"/>
    <w:rsid w:val="003703FE"/>
    <w:rPr>
      <w:rFonts w:asciiTheme="majorHAnsi" w:eastAsiaTheme="majorEastAsia" w:hAnsiTheme="majorHAnsi" w:cstheme="majorBidi"/>
      <w:color w:val="2F5496" w:themeColor="accent1" w:themeShade="BF"/>
      <w:sz w:val="26"/>
      <w:szCs w:val="26"/>
      <w:lang w:bidi="ar-SA"/>
    </w:rPr>
  </w:style>
  <w:style w:type="character" w:customStyle="1" w:styleId="Heading2Char">
    <w:name w:val="Heading 2 Char"/>
    <w:basedOn w:val="DefaultParagraphFont"/>
    <w:link w:val="Heading2"/>
    <w:uiPriority w:val="9"/>
    <w:semiHidden/>
    <w:rsid w:val="003703FE"/>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3703FE"/>
    <w:pPr>
      <w:outlineLvl w:val="9"/>
    </w:pPr>
    <w:rPr>
      <w:lang w:bidi="ar-SA"/>
    </w:rPr>
  </w:style>
  <w:style w:type="character" w:customStyle="1" w:styleId="CitaviBibliographySubheading1Char">
    <w:name w:val="Citavi Bibliography Subheading 1 Char"/>
    <w:basedOn w:val="FirstparagraphChar"/>
    <w:link w:val="CitaviBibliographySubheading1"/>
    <w:uiPriority w:val="99"/>
    <w:rsid w:val="003703FE"/>
    <w:rPr>
      <w:rFonts w:asciiTheme="majorHAnsi" w:eastAsiaTheme="majorEastAsia" w:hAnsiTheme="majorHAnsi" w:cstheme="majorBidi"/>
      <w:color w:val="2F5496" w:themeColor="accent1" w:themeShade="BF"/>
      <w:sz w:val="26"/>
      <w:szCs w:val="26"/>
      <w:lang w:bidi="ar-SA"/>
    </w:rPr>
  </w:style>
  <w:style w:type="paragraph" w:customStyle="1" w:styleId="CitaviBibliographySubheading2">
    <w:name w:val="Citavi Bibliography Subheading 2"/>
    <w:basedOn w:val="Heading3"/>
    <w:link w:val="CitaviBibliographySubheading2Char"/>
    <w:uiPriority w:val="99"/>
    <w:rsid w:val="003703FE"/>
    <w:pPr>
      <w:outlineLvl w:val="9"/>
    </w:pPr>
    <w:rPr>
      <w:lang w:bidi="ar-SA"/>
    </w:rPr>
  </w:style>
  <w:style w:type="character" w:customStyle="1" w:styleId="CitaviBibliographySubheading2Char">
    <w:name w:val="Citavi Bibliography Subheading 2 Char"/>
    <w:basedOn w:val="FirstparagraphChar"/>
    <w:link w:val="CitaviBibliographySubheading2"/>
    <w:uiPriority w:val="99"/>
    <w:rsid w:val="003703FE"/>
    <w:rPr>
      <w:rFonts w:asciiTheme="majorHAnsi" w:eastAsiaTheme="majorEastAsia" w:hAnsiTheme="majorHAnsi" w:cstheme="majorBidi"/>
      <w:color w:val="1F3763" w:themeColor="accent1" w:themeShade="7F"/>
      <w:sz w:val="24"/>
      <w:szCs w:val="24"/>
      <w:lang w:bidi="ar-SA"/>
    </w:rPr>
  </w:style>
  <w:style w:type="character" w:customStyle="1" w:styleId="Heading3Char">
    <w:name w:val="Heading 3 Char"/>
    <w:basedOn w:val="DefaultParagraphFont"/>
    <w:link w:val="Heading3"/>
    <w:uiPriority w:val="9"/>
    <w:semiHidden/>
    <w:rsid w:val="003703FE"/>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3703FE"/>
    <w:pPr>
      <w:outlineLvl w:val="9"/>
    </w:pPr>
    <w:rPr>
      <w:sz w:val="24"/>
      <w:szCs w:val="24"/>
      <w:lang w:bidi="ar-SA"/>
    </w:rPr>
  </w:style>
  <w:style w:type="character" w:customStyle="1" w:styleId="CitaviBibliographySubheading3Char">
    <w:name w:val="Citavi Bibliography Subheading 3 Char"/>
    <w:basedOn w:val="FirstparagraphChar"/>
    <w:link w:val="CitaviBibliographySubheading3"/>
    <w:uiPriority w:val="99"/>
    <w:rsid w:val="003703FE"/>
    <w:rPr>
      <w:rFonts w:asciiTheme="majorHAnsi" w:eastAsiaTheme="majorEastAsia" w:hAnsiTheme="majorHAnsi" w:cstheme="majorBidi"/>
      <w:i/>
      <w:iCs/>
      <w:color w:val="2F5496" w:themeColor="accent1" w:themeShade="BF"/>
      <w:sz w:val="24"/>
      <w:szCs w:val="24"/>
      <w:lang w:bidi="ar-SA"/>
    </w:rPr>
  </w:style>
  <w:style w:type="character" w:customStyle="1" w:styleId="Heading4Char">
    <w:name w:val="Heading 4 Char"/>
    <w:basedOn w:val="DefaultParagraphFont"/>
    <w:link w:val="Heading4"/>
    <w:uiPriority w:val="9"/>
    <w:semiHidden/>
    <w:rsid w:val="003703FE"/>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3703FE"/>
    <w:pPr>
      <w:outlineLvl w:val="9"/>
    </w:pPr>
    <w:rPr>
      <w:sz w:val="24"/>
      <w:szCs w:val="24"/>
      <w:lang w:bidi="ar-SA"/>
    </w:rPr>
  </w:style>
  <w:style w:type="character" w:customStyle="1" w:styleId="CitaviBibliographySubheading4Char">
    <w:name w:val="Citavi Bibliography Subheading 4 Char"/>
    <w:basedOn w:val="FirstparagraphChar"/>
    <w:link w:val="CitaviBibliographySubheading4"/>
    <w:uiPriority w:val="99"/>
    <w:rsid w:val="003703FE"/>
    <w:rPr>
      <w:rFonts w:asciiTheme="majorHAnsi" w:eastAsiaTheme="majorEastAsia" w:hAnsiTheme="majorHAnsi" w:cstheme="majorBidi"/>
      <w:color w:val="2F5496" w:themeColor="accent1" w:themeShade="BF"/>
      <w:sz w:val="24"/>
      <w:szCs w:val="24"/>
      <w:lang w:bidi="ar-SA"/>
    </w:rPr>
  </w:style>
  <w:style w:type="character" w:customStyle="1" w:styleId="Heading5Char">
    <w:name w:val="Heading 5 Char"/>
    <w:basedOn w:val="DefaultParagraphFont"/>
    <w:link w:val="Heading5"/>
    <w:uiPriority w:val="9"/>
    <w:semiHidden/>
    <w:rsid w:val="003703FE"/>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3703FE"/>
    <w:pPr>
      <w:outlineLvl w:val="9"/>
    </w:pPr>
    <w:rPr>
      <w:sz w:val="24"/>
      <w:szCs w:val="24"/>
      <w:lang w:bidi="ar-SA"/>
    </w:rPr>
  </w:style>
  <w:style w:type="character" w:customStyle="1" w:styleId="CitaviBibliographySubheading5Char">
    <w:name w:val="Citavi Bibliography Subheading 5 Char"/>
    <w:basedOn w:val="FirstparagraphChar"/>
    <w:link w:val="CitaviBibliographySubheading5"/>
    <w:uiPriority w:val="99"/>
    <w:rsid w:val="003703FE"/>
    <w:rPr>
      <w:rFonts w:asciiTheme="majorHAnsi" w:eastAsiaTheme="majorEastAsia" w:hAnsiTheme="majorHAnsi" w:cstheme="majorBidi"/>
      <w:color w:val="1F3763" w:themeColor="accent1" w:themeShade="7F"/>
      <w:sz w:val="24"/>
      <w:szCs w:val="24"/>
      <w:lang w:bidi="ar-SA"/>
    </w:rPr>
  </w:style>
  <w:style w:type="character" w:customStyle="1" w:styleId="Heading6Char">
    <w:name w:val="Heading 6 Char"/>
    <w:basedOn w:val="DefaultParagraphFont"/>
    <w:link w:val="Heading6"/>
    <w:uiPriority w:val="9"/>
    <w:semiHidden/>
    <w:rsid w:val="003703FE"/>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3703FE"/>
    <w:pPr>
      <w:outlineLvl w:val="9"/>
    </w:pPr>
    <w:rPr>
      <w:sz w:val="24"/>
      <w:szCs w:val="24"/>
      <w:lang w:bidi="ar-SA"/>
    </w:rPr>
  </w:style>
  <w:style w:type="character" w:customStyle="1" w:styleId="CitaviBibliographySubheading6Char">
    <w:name w:val="Citavi Bibliography Subheading 6 Char"/>
    <w:basedOn w:val="FirstparagraphChar"/>
    <w:link w:val="CitaviBibliographySubheading6"/>
    <w:uiPriority w:val="99"/>
    <w:rsid w:val="003703FE"/>
    <w:rPr>
      <w:rFonts w:asciiTheme="majorHAnsi" w:eastAsiaTheme="majorEastAsia" w:hAnsiTheme="majorHAnsi" w:cstheme="majorBidi"/>
      <w:i/>
      <w:iCs/>
      <w:color w:val="1F3763" w:themeColor="accent1" w:themeShade="7F"/>
      <w:sz w:val="24"/>
      <w:szCs w:val="24"/>
      <w:lang w:bidi="ar-SA"/>
    </w:rPr>
  </w:style>
  <w:style w:type="character" w:customStyle="1" w:styleId="Heading7Char">
    <w:name w:val="Heading 7 Char"/>
    <w:basedOn w:val="DefaultParagraphFont"/>
    <w:link w:val="Heading7"/>
    <w:uiPriority w:val="9"/>
    <w:semiHidden/>
    <w:rsid w:val="003703FE"/>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3703FE"/>
    <w:pPr>
      <w:outlineLvl w:val="9"/>
    </w:pPr>
    <w:rPr>
      <w:lang w:bidi="ar-SA"/>
    </w:rPr>
  </w:style>
  <w:style w:type="character" w:customStyle="1" w:styleId="CitaviBibliographySubheading7Char">
    <w:name w:val="Citavi Bibliography Subheading 7 Char"/>
    <w:basedOn w:val="FirstparagraphChar"/>
    <w:link w:val="CitaviBibliographySubheading7"/>
    <w:uiPriority w:val="99"/>
    <w:rsid w:val="003703FE"/>
    <w:rPr>
      <w:rFonts w:asciiTheme="majorHAnsi" w:eastAsiaTheme="majorEastAsia" w:hAnsiTheme="majorHAnsi" w:cstheme="majorBidi"/>
      <w:color w:val="272727" w:themeColor="text1" w:themeTint="D8"/>
      <w:sz w:val="21"/>
      <w:szCs w:val="21"/>
      <w:lang w:bidi="ar-SA"/>
    </w:rPr>
  </w:style>
  <w:style w:type="character" w:customStyle="1" w:styleId="Heading8Char">
    <w:name w:val="Heading 8 Char"/>
    <w:basedOn w:val="DefaultParagraphFont"/>
    <w:link w:val="Heading8"/>
    <w:uiPriority w:val="9"/>
    <w:semiHidden/>
    <w:rsid w:val="003703FE"/>
    <w:rPr>
      <w:rFonts w:asciiTheme="majorHAnsi" w:eastAsiaTheme="majorEastAsia" w:hAnsiTheme="majorHAnsi" w:cstheme="majorBidi"/>
      <w:color w:val="272727" w:themeColor="text1" w:themeTint="D8"/>
      <w:sz w:val="21"/>
      <w:szCs w:val="21"/>
    </w:rPr>
  </w:style>
  <w:style w:type="character" w:styleId="PlaceholderText">
    <w:name w:val="Placeholder Text"/>
    <w:basedOn w:val="DefaultParagraphFont"/>
    <w:uiPriority w:val="99"/>
    <w:semiHidden/>
    <w:rsid w:val="003703FE"/>
    <w:rPr>
      <w:color w:val="666666"/>
    </w:rPr>
  </w:style>
  <w:style w:type="paragraph" w:styleId="TOCHeading">
    <w:name w:val="TOC Heading"/>
    <w:basedOn w:val="Heading1"/>
    <w:next w:val="Normal"/>
    <w:uiPriority w:val="39"/>
    <w:semiHidden/>
    <w:unhideWhenUsed/>
    <w:qFormat/>
    <w:rsid w:val="003703FE"/>
    <w:pPr>
      <w:bidi/>
      <w:spacing w:line="259" w:lineRule="auto"/>
      <w:outlineLvl w:val="9"/>
    </w:pPr>
    <w:rPr>
      <w:lang w:bidi="fa-IR"/>
    </w:rPr>
  </w:style>
  <w:style w:type="paragraph" w:styleId="Bibliography">
    <w:name w:val="Bibliography"/>
    <w:basedOn w:val="Normal"/>
    <w:next w:val="Normal"/>
    <w:uiPriority w:val="37"/>
    <w:semiHidden/>
    <w:unhideWhenUsed/>
    <w:rsid w:val="003703FE"/>
  </w:style>
  <w:style w:type="character" w:styleId="BookTitle">
    <w:name w:val="Book Title"/>
    <w:basedOn w:val="DefaultParagraphFont"/>
    <w:uiPriority w:val="33"/>
    <w:qFormat/>
    <w:rsid w:val="003703FE"/>
    <w:rPr>
      <w:b/>
      <w:bCs/>
      <w:i/>
      <w:iCs/>
      <w:spacing w:val="5"/>
    </w:rPr>
  </w:style>
  <w:style w:type="character" w:styleId="IntenseReference">
    <w:name w:val="Intense Reference"/>
    <w:basedOn w:val="DefaultParagraphFont"/>
    <w:uiPriority w:val="32"/>
    <w:qFormat/>
    <w:rsid w:val="003703FE"/>
    <w:rPr>
      <w:b/>
      <w:bCs/>
      <w:smallCaps/>
      <w:color w:val="4472C4" w:themeColor="accent1"/>
      <w:spacing w:val="5"/>
    </w:rPr>
  </w:style>
  <w:style w:type="character" w:styleId="SubtleReference">
    <w:name w:val="Subtle Reference"/>
    <w:basedOn w:val="DefaultParagraphFont"/>
    <w:uiPriority w:val="31"/>
    <w:qFormat/>
    <w:rsid w:val="003703FE"/>
    <w:rPr>
      <w:smallCaps/>
      <w:color w:val="5A5A5A" w:themeColor="text1" w:themeTint="A5"/>
    </w:rPr>
  </w:style>
  <w:style w:type="character" w:styleId="IntenseEmphasis">
    <w:name w:val="Intense Emphasis"/>
    <w:basedOn w:val="DefaultParagraphFont"/>
    <w:uiPriority w:val="21"/>
    <w:qFormat/>
    <w:rsid w:val="003703FE"/>
    <w:rPr>
      <w:i/>
      <w:iCs/>
      <w:color w:val="4472C4" w:themeColor="accent1"/>
    </w:rPr>
  </w:style>
  <w:style w:type="character" w:styleId="SubtleEmphasis">
    <w:name w:val="Subtle Emphasis"/>
    <w:basedOn w:val="DefaultParagraphFont"/>
    <w:uiPriority w:val="19"/>
    <w:qFormat/>
    <w:rsid w:val="003703FE"/>
    <w:rPr>
      <w:i/>
      <w:iCs/>
      <w:color w:val="404040" w:themeColor="text1" w:themeTint="BF"/>
    </w:rPr>
  </w:style>
  <w:style w:type="paragraph" w:styleId="IntenseQuote">
    <w:name w:val="Intense Quote"/>
    <w:basedOn w:val="Normal"/>
    <w:next w:val="Normal"/>
    <w:link w:val="IntenseQuoteChar"/>
    <w:uiPriority w:val="30"/>
    <w:qFormat/>
    <w:rsid w:val="003703F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3703FE"/>
    <w:rPr>
      <w:i/>
      <w:iCs/>
      <w:color w:val="4472C4" w:themeColor="accent1"/>
    </w:rPr>
  </w:style>
  <w:style w:type="paragraph" w:styleId="Quote">
    <w:name w:val="Quote"/>
    <w:basedOn w:val="Normal"/>
    <w:next w:val="Normal"/>
    <w:link w:val="QuoteChar"/>
    <w:uiPriority w:val="29"/>
    <w:qFormat/>
    <w:rsid w:val="003703F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3703FE"/>
    <w:rPr>
      <w:i/>
      <w:iCs/>
      <w:color w:val="404040" w:themeColor="text1" w:themeTint="BF"/>
    </w:rPr>
  </w:style>
  <w:style w:type="table" w:styleId="MediumList1-Accent1">
    <w:name w:val="Medium List 1 Accent 1"/>
    <w:basedOn w:val="TableNormal"/>
    <w:uiPriority w:val="65"/>
    <w:semiHidden/>
    <w:unhideWhenUsed/>
    <w:rsid w:val="003703FE"/>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3703F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3703FE"/>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3703F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3703F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3703FE"/>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3703F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3703F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3703F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3703F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3703F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3703F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3703F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3703F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3703F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3703F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3703F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3703F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3703F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3703F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3703FE"/>
    <w:rPr>
      <w:i/>
      <w:iCs/>
    </w:rPr>
  </w:style>
  <w:style w:type="character" w:styleId="HTMLTypewriter">
    <w:name w:val="HTML Typewriter"/>
    <w:basedOn w:val="DefaultParagraphFont"/>
    <w:uiPriority w:val="99"/>
    <w:semiHidden/>
    <w:unhideWhenUsed/>
    <w:rsid w:val="003703FE"/>
    <w:rPr>
      <w:rFonts w:ascii="Consolas" w:hAnsi="Consolas"/>
      <w:sz w:val="20"/>
      <w:szCs w:val="20"/>
    </w:rPr>
  </w:style>
  <w:style w:type="character" w:styleId="HTMLSample">
    <w:name w:val="HTML Sample"/>
    <w:basedOn w:val="DefaultParagraphFont"/>
    <w:uiPriority w:val="99"/>
    <w:semiHidden/>
    <w:unhideWhenUsed/>
    <w:rsid w:val="003703FE"/>
    <w:rPr>
      <w:rFonts w:ascii="Consolas" w:hAnsi="Consolas"/>
      <w:sz w:val="24"/>
      <w:szCs w:val="24"/>
    </w:rPr>
  </w:style>
  <w:style w:type="character" w:styleId="HTMLKeyboard">
    <w:name w:val="HTML Keyboard"/>
    <w:basedOn w:val="DefaultParagraphFont"/>
    <w:uiPriority w:val="99"/>
    <w:semiHidden/>
    <w:unhideWhenUsed/>
    <w:rsid w:val="003703FE"/>
    <w:rPr>
      <w:rFonts w:ascii="Consolas" w:hAnsi="Consolas"/>
      <w:sz w:val="20"/>
      <w:szCs w:val="20"/>
    </w:rPr>
  </w:style>
  <w:style w:type="character" w:styleId="HTMLDefinition">
    <w:name w:val="HTML Definition"/>
    <w:basedOn w:val="DefaultParagraphFont"/>
    <w:uiPriority w:val="99"/>
    <w:semiHidden/>
    <w:unhideWhenUsed/>
    <w:rsid w:val="003703FE"/>
    <w:rPr>
      <w:i/>
      <w:iCs/>
    </w:rPr>
  </w:style>
  <w:style w:type="character" w:styleId="HTMLCode">
    <w:name w:val="HTML Code"/>
    <w:basedOn w:val="DefaultParagraphFont"/>
    <w:uiPriority w:val="99"/>
    <w:semiHidden/>
    <w:unhideWhenUsed/>
    <w:rsid w:val="003703FE"/>
    <w:rPr>
      <w:rFonts w:ascii="Consolas" w:hAnsi="Consolas"/>
      <w:sz w:val="20"/>
      <w:szCs w:val="20"/>
    </w:rPr>
  </w:style>
  <w:style w:type="character" w:styleId="HTMLCite">
    <w:name w:val="HTML Cite"/>
    <w:basedOn w:val="DefaultParagraphFont"/>
    <w:uiPriority w:val="99"/>
    <w:semiHidden/>
    <w:unhideWhenUsed/>
    <w:rsid w:val="003703FE"/>
    <w:rPr>
      <w:i/>
      <w:iCs/>
    </w:rPr>
  </w:style>
  <w:style w:type="paragraph" w:styleId="HTMLAddress">
    <w:name w:val="HTML Address"/>
    <w:basedOn w:val="Normal"/>
    <w:link w:val="HTMLAddressChar"/>
    <w:uiPriority w:val="99"/>
    <w:semiHidden/>
    <w:unhideWhenUsed/>
    <w:rsid w:val="003703FE"/>
    <w:pPr>
      <w:spacing w:after="0" w:line="240" w:lineRule="auto"/>
    </w:pPr>
    <w:rPr>
      <w:i/>
      <w:iCs/>
    </w:rPr>
  </w:style>
  <w:style w:type="character" w:customStyle="1" w:styleId="HTMLAddressChar">
    <w:name w:val="HTML Address Char"/>
    <w:basedOn w:val="DefaultParagraphFont"/>
    <w:link w:val="HTMLAddress"/>
    <w:uiPriority w:val="99"/>
    <w:semiHidden/>
    <w:rsid w:val="003703FE"/>
    <w:rPr>
      <w:i/>
      <w:iCs/>
    </w:rPr>
  </w:style>
  <w:style w:type="character" w:styleId="HTMLAcronym">
    <w:name w:val="HTML Acronym"/>
    <w:basedOn w:val="DefaultParagraphFont"/>
    <w:uiPriority w:val="99"/>
    <w:semiHidden/>
    <w:unhideWhenUsed/>
    <w:rsid w:val="003703FE"/>
  </w:style>
  <w:style w:type="paragraph" w:styleId="DocumentMap">
    <w:name w:val="Document Map"/>
    <w:basedOn w:val="Normal"/>
    <w:link w:val="DocumentMapChar"/>
    <w:uiPriority w:val="99"/>
    <w:semiHidden/>
    <w:unhideWhenUsed/>
    <w:rsid w:val="003703FE"/>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3703FE"/>
    <w:rPr>
      <w:rFonts w:ascii="Segoe UI" w:hAnsi="Segoe UI" w:cs="Segoe UI"/>
      <w:sz w:val="16"/>
      <w:szCs w:val="16"/>
    </w:rPr>
  </w:style>
  <w:style w:type="character" w:styleId="FollowedHyperlink">
    <w:name w:val="FollowedHyperlink"/>
    <w:basedOn w:val="DefaultParagraphFont"/>
    <w:uiPriority w:val="99"/>
    <w:semiHidden/>
    <w:unhideWhenUsed/>
    <w:rsid w:val="003703FE"/>
    <w:rPr>
      <w:color w:val="954F72" w:themeColor="followedHyperlink"/>
      <w:u w:val="single"/>
    </w:rPr>
  </w:style>
  <w:style w:type="paragraph" w:styleId="BlockText">
    <w:name w:val="Block Text"/>
    <w:basedOn w:val="Normal"/>
    <w:uiPriority w:val="99"/>
    <w:semiHidden/>
    <w:unhideWhenUsed/>
    <w:rsid w:val="003703FE"/>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3703FE"/>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3703FE"/>
    <w:rPr>
      <w:sz w:val="16"/>
      <w:szCs w:val="16"/>
    </w:rPr>
  </w:style>
  <w:style w:type="paragraph" w:styleId="BodyTextIndent2">
    <w:name w:val="Body Text Indent 2"/>
    <w:basedOn w:val="Normal"/>
    <w:link w:val="BodyTextIndent2Char"/>
    <w:uiPriority w:val="99"/>
    <w:semiHidden/>
    <w:unhideWhenUsed/>
    <w:rsid w:val="003703FE"/>
    <w:pPr>
      <w:spacing w:after="120" w:line="480" w:lineRule="auto"/>
      <w:ind w:left="360"/>
    </w:pPr>
  </w:style>
  <w:style w:type="character" w:customStyle="1" w:styleId="BodyTextIndent2Char">
    <w:name w:val="Body Text Indent 2 Char"/>
    <w:basedOn w:val="DefaultParagraphFont"/>
    <w:link w:val="BodyTextIndent2"/>
    <w:uiPriority w:val="99"/>
    <w:semiHidden/>
    <w:rsid w:val="003703FE"/>
  </w:style>
  <w:style w:type="paragraph" w:styleId="BodyText3">
    <w:name w:val="Body Text 3"/>
    <w:basedOn w:val="Normal"/>
    <w:link w:val="BodyText3Char"/>
    <w:uiPriority w:val="99"/>
    <w:semiHidden/>
    <w:unhideWhenUsed/>
    <w:rsid w:val="003703FE"/>
    <w:pPr>
      <w:spacing w:after="120"/>
    </w:pPr>
    <w:rPr>
      <w:sz w:val="16"/>
      <w:szCs w:val="16"/>
    </w:rPr>
  </w:style>
  <w:style w:type="character" w:customStyle="1" w:styleId="BodyText3Char">
    <w:name w:val="Body Text 3 Char"/>
    <w:basedOn w:val="DefaultParagraphFont"/>
    <w:link w:val="BodyText3"/>
    <w:uiPriority w:val="99"/>
    <w:semiHidden/>
    <w:rsid w:val="003703FE"/>
    <w:rPr>
      <w:sz w:val="16"/>
      <w:szCs w:val="16"/>
    </w:rPr>
  </w:style>
  <w:style w:type="paragraph" w:styleId="BodyText2">
    <w:name w:val="Body Text 2"/>
    <w:basedOn w:val="Normal"/>
    <w:link w:val="BodyText2Char"/>
    <w:uiPriority w:val="99"/>
    <w:semiHidden/>
    <w:unhideWhenUsed/>
    <w:rsid w:val="003703FE"/>
    <w:pPr>
      <w:spacing w:after="120" w:line="480" w:lineRule="auto"/>
    </w:pPr>
  </w:style>
  <w:style w:type="character" w:customStyle="1" w:styleId="BodyText2Char">
    <w:name w:val="Body Text 2 Char"/>
    <w:basedOn w:val="DefaultParagraphFont"/>
    <w:link w:val="BodyText2"/>
    <w:uiPriority w:val="99"/>
    <w:semiHidden/>
    <w:rsid w:val="003703FE"/>
  </w:style>
  <w:style w:type="paragraph" w:styleId="NoteHeading">
    <w:name w:val="Note Heading"/>
    <w:basedOn w:val="Normal"/>
    <w:next w:val="Normal"/>
    <w:link w:val="NoteHeadingChar"/>
    <w:uiPriority w:val="99"/>
    <w:semiHidden/>
    <w:unhideWhenUsed/>
    <w:rsid w:val="003703FE"/>
    <w:pPr>
      <w:spacing w:after="0" w:line="240" w:lineRule="auto"/>
    </w:pPr>
  </w:style>
  <w:style w:type="character" w:customStyle="1" w:styleId="NoteHeadingChar">
    <w:name w:val="Note Heading Char"/>
    <w:basedOn w:val="DefaultParagraphFont"/>
    <w:link w:val="NoteHeading"/>
    <w:uiPriority w:val="99"/>
    <w:semiHidden/>
    <w:rsid w:val="003703FE"/>
  </w:style>
  <w:style w:type="paragraph" w:styleId="BodyTextIndent">
    <w:name w:val="Body Text Indent"/>
    <w:basedOn w:val="Normal"/>
    <w:link w:val="BodyTextIndentChar"/>
    <w:uiPriority w:val="99"/>
    <w:semiHidden/>
    <w:unhideWhenUsed/>
    <w:rsid w:val="003703FE"/>
    <w:pPr>
      <w:spacing w:after="120"/>
      <w:ind w:left="360"/>
    </w:pPr>
  </w:style>
  <w:style w:type="character" w:customStyle="1" w:styleId="BodyTextIndentChar">
    <w:name w:val="Body Text Indent Char"/>
    <w:basedOn w:val="DefaultParagraphFont"/>
    <w:link w:val="BodyTextIndent"/>
    <w:uiPriority w:val="99"/>
    <w:semiHidden/>
    <w:rsid w:val="003703FE"/>
  </w:style>
  <w:style w:type="paragraph" w:styleId="BodyTextFirstIndent2">
    <w:name w:val="Body Text First Indent 2"/>
    <w:basedOn w:val="BodyTextIndent"/>
    <w:link w:val="BodyTextFirstIndent2Char"/>
    <w:uiPriority w:val="99"/>
    <w:semiHidden/>
    <w:unhideWhenUsed/>
    <w:rsid w:val="003703FE"/>
    <w:pPr>
      <w:spacing w:after="160"/>
      <w:ind w:firstLine="360"/>
    </w:pPr>
  </w:style>
  <w:style w:type="character" w:customStyle="1" w:styleId="BodyTextFirstIndent2Char">
    <w:name w:val="Body Text First Indent 2 Char"/>
    <w:basedOn w:val="BodyTextIndentChar"/>
    <w:link w:val="BodyTextFirstIndent2"/>
    <w:uiPriority w:val="99"/>
    <w:semiHidden/>
    <w:rsid w:val="003703FE"/>
  </w:style>
  <w:style w:type="paragraph" w:styleId="BodyText">
    <w:name w:val="Body Text"/>
    <w:basedOn w:val="Normal"/>
    <w:link w:val="BodyTextChar"/>
    <w:uiPriority w:val="99"/>
    <w:semiHidden/>
    <w:unhideWhenUsed/>
    <w:rsid w:val="003703FE"/>
    <w:pPr>
      <w:spacing w:after="120"/>
    </w:pPr>
  </w:style>
  <w:style w:type="character" w:customStyle="1" w:styleId="BodyTextChar">
    <w:name w:val="Body Text Char"/>
    <w:basedOn w:val="DefaultParagraphFont"/>
    <w:link w:val="BodyText"/>
    <w:uiPriority w:val="99"/>
    <w:semiHidden/>
    <w:rsid w:val="003703FE"/>
  </w:style>
  <w:style w:type="paragraph" w:styleId="BodyTextFirstIndent">
    <w:name w:val="Body Text First Indent"/>
    <w:basedOn w:val="BodyText"/>
    <w:link w:val="BodyTextFirstIndentChar"/>
    <w:uiPriority w:val="99"/>
    <w:semiHidden/>
    <w:unhideWhenUsed/>
    <w:rsid w:val="003703FE"/>
    <w:pPr>
      <w:spacing w:after="160"/>
      <w:ind w:firstLine="360"/>
    </w:pPr>
  </w:style>
  <w:style w:type="character" w:customStyle="1" w:styleId="BodyTextFirstIndentChar">
    <w:name w:val="Body Text First Indent Char"/>
    <w:basedOn w:val="BodyTextChar"/>
    <w:link w:val="BodyTextFirstIndent"/>
    <w:uiPriority w:val="99"/>
    <w:semiHidden/>
    <w:rsid w:val="003703FE"/>
  </w:style>
  <w:style w:type="paragraph" w:styleId="Date">
    <w:name w:val="Date"/>
    <w:basedOn w:val="Normal"/>
    <w:next w:val="Normal"/>
    <w:link w:val="DateChar"/>
    <w:uiPriority w:val="99"/>
    <w:semiHidden/>
    <w:unhideWhenUsed/>
    <w:rsid w:val="003703FE"/>
  </w:style>
  <w:style w:type="character" w:customStyle="1" w:styleId="DateChar">
    <w:name w:val="Date Char"/>
    <w:basedOn w:val="DefaultParagraphFont"/>
    <w:link w:val="Date"/>
    <w:uiPriority w:val="99"/>
    <w:semiHidden/>
    <w:rsid w:val="003703FE"/>
  </w:style>
  <w:style w:type="paragraph" w:styleId="Salutation">
    <w:name w:val="Salutation"/>
    <w:basedOn w:val="Normal"/>
    <w:next w:val="Normal"/>
    <w:link w:val="SalutationChar"/>
    <w:uiPriority w:val="99"/>
    <w:semiHidden/>
    <w:unhideWhenUsed/>
    <w:rsid w:val="003703FE"/>
  </w:style>
  <w:style w:type="character" w:customStyle="1" w:styleId="SalutationChar">
    <w:name w:val="Salutation Char"/>
    <w:basedOn w:val="DefaultParagraphFont"/>
    <w:link w:val="Salutation"/>
    <w:uiPriority w:val="99"/>
    <w:semiHidden/>
    <w:rsid w:val="003703FE"/>
  </w:style>
  <w:style w:type="paragraph" w:styleId="Subtitle">
    <w:name w:val="Subtitle"/>
    <w:basedOn w:val="Normal"/>
    <w:next w:val="Normal"/>
    <w:link w:val="SubtitleChar"/>
    <w:uiPriority w:val="11"/>
    <w:qFormat/>
    <w:rsid w:val="003703F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03FE"/>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3703FE"/>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703FE"/>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3703FE"/>
    <w:pPr>
      <w:spacing w:after="120"/>
      <w:ind w:left="1800"/>
      <w:contextualSpacing/>
    </w:pPr>
  </w:style>
  <w:style w:type="paragraph" w:styleId="ListContinue4">
    <w:name w:val="List Continue 4"/>
    <w:basedOn w:val="Normal"/>
    <w:uiPriority w:val="99"/>
    <w:semiHidden/>
    <w:unhideWhenUsed/>
    <w:rsid w:val="003703FE"/>
    <w:pPr>
      <w:spacing w:after="120"/>
      <w:ind w:left="1440"/>
      <w:contextualSpacing/>
    </w:pPr>
  </w:style>
  <w:style w:type="paragraph" w:styleId="ListContinue3">
    <w:name w:val="List Continue 3"/>
    <w:basedOn w:val="Normal"/>
    <w:uiPriority w:val="99"/>
    <w:semiHidden/>
    <w:unhideWhenUsed/>
    <w:rsid w:val="003703FE"/>
    <w:pPr>
      <w:spacing w:after="120"/>
      <w:ind w:left="1080"/>
      <w:contextualSpacing/>
    </w:pPr>
  </w:style>
  <w:style w:type="paragraph" w:styleId="ListContinue2">
    <w:name w:val="List Continue 2"/>
    <w:basedOn w:val="Normal"/>
    <w:uiPriority w:val="99"/>
    <w:semiHidden/>
    <w:unhideWhenUsed/>
    <w:rsid w:val="003703FE"/>
    <w:pPr>
      <w:spacing w:after="120"/>
      <w:ind w:left="720"/>
      <w:contextualSpacing/>
    </w:pPr>
  </w:style>
  <w:style w:type="paragraph" w:styleId="ListContinue">
    <w:name w:val="List Continue"/>
    <w:basedOn w:val="Normal"/>
    <w:uiPriority w:val="99"/>
    <w:semiHidden/>
    <w:unhideWhenUsed/>
    <w:rsid w:val="003703FE"/>
    <w:pPr>
      <w:spacing w:after="120"/>
      <w:ind w:left="360"/>
      <w:contextualSpacing/>
    </w:pPr>
  </w:style>
  <w:style w:type="paragraph" w:styleId="Signature">
    <w:name w:val="Signature"/>
    <w:basedOn w:val="Normal"/>
    <w:link w:val="SignatureChar"/>
    <w:uiPriority w:val="99"/>
    <w:semiHidden/>
    <w:unhideWhenUsed/>
    <w:rsid w:val="003703FE"/>
    <w:pPr>
      <w:spacing w:after="0" w:line="240" w:lineRule="auto"/>
      <w:ind w:left="4320"/>
    </w:pPr>
  </w:style>
  <w:style w:type="character" w:customStyle="1" w:styleId="SignatureChar">
    <w:name w:val="Signature Char"/>
    <w:basedOn w:val="DefaultParagraphFont"/>
    <w:link w:val="Signature"/>
    <w:uiPriority w:val="99"/>
    <w:semiHidden/>
    <w:rsid w:val="003703FE"/>
  </w:style>
  <w:style w:type="paragraph" w:styleId="Closing">
    <w:name w:val="Closing"/>
    <w:basedOn w:val="Normal"/>
    <w:link w:val="ClosingChar"/>
    <w:uiPriority w:val="99"/>
    <w:semiHidden/>
    <w:unhideWhenUsed/>
    <w:rsid w:val="003703FE"/>
    <w:pPr>
      <w:spacing w:after="0" w:line="240" w:lineRule="auto"/>
      <w:ind w:left="4320"/>
    </w:pPr>
  </w:style>
  <w:style w:type="character" w:customStyle="1" w:styleId="ClosingChar">
    <w:name w:val="Closing Char"/>
    <w:basedOn w:val="DefaultParagraphFont"/>
    <w:link w:val="Closing"/>
    <w:uiPriority w:val="99"/>
    <w:semiHidden/>
    <w:rsid w:val="003703FE"/>
  </w:style>
  <w:style w:type="paragraph" w:styleId="Title">
    <w:name w:val="Title"/>
    <w:basedOn w:val="Normal"/>
    <w:next w:val="Normal"/>
    <w:link w:val="TitleChar"/>
    <w:uiPriority w:val="10"/>
    <w:rsid w:val="003703F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03FE"/>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3703FE"/>
    <w:pPr>
      <w:numPr>
        <w:numId w:val="22"/>
      </w:numPr>
      <w:contextualSpacing/>
    </w:pPr>
  </w:style>
  <w:style w:type="paragraph" w:styleId="ListNumber4">
    <w:name w:val="List Number 4"/>
    <w:basedOn w:val="Normal"/>
    <w:uiPriority w:val="99"/>
    <w:semiHidden/>
    <w:unhideWhenUsed/>
    <w:rsid w:val="003703FE"/>
    <w:pPr>
      <w:numPr>
        <w:numId w:val="23"/>
      </w:numPr>
      <w:contextualSpacing/>
    </w:pPr>
  </w:style>
  <w:style w:type="paragraph" w:styleId="ListNumber3">
    <w:name w:val="List Number 3"/>
    <w:basedOn w:val="Normal"/>
    <w:uiPriority w:val="99"/>
    <w:semiHidden/>
    <w:unhideWhenUsed/>
    <w:rsid w:val="003703FE"/>
    <w:pPr>
      <w:numPr>
        <w:numId w:val="24"/>
      </w:numPr>
      <w:contextualSpacing/>
    </w:pPr>
  </w:style>
  <w:style w:type="paragraph" w:styleId="ListNumber2">
    <w:name w:val="List Number 2"/>
    <w:basedOn w:val="Normal"/>
    <w:uiPriority w:val="99"/>
    <w:semiHidden/>
    <w:unhideWhenUsed/>
    <w:rsid w:val="003703FE"/>
    <w:pPr>
      <w:numPr>
        <w:numId w:val="25"/>
      </w:numPr>
      <w:contextualSpacing/>
    </w:pPr>
  </w:style>
  <w:style w:type="paragraph" w:styleId="ListBullet5">
    <w:name w:val="List Bullet 5"/>
    <w:basedOn w:val="Normal"/>
    <w:uiPriority w:val="99"/>
    <w:semiHidden/>
    <w:unhideWhenUsed/>
    <w:rsid w:val="003703FE"/>
    <w:pPr>
      <w:numPr>
        <w:numId w:val="26"/>
      </w:numPr>
      <w:contextualSpacing/>
    </w:pPr>
  </w:style>
  <w:style w:type="paragraph" w:styleId="ListBullet4">
    <w:name w:val="List Bullet 4"/>
    <w:basedOn w:val="Normal"/>
    <w:uiPriority w:val="99"/>
    <w:semiHidden/>
    <w:unhideWhenUsed/>
    <w:rsid w:val="003703FE"/>
    <w:pPr>
      <w:numPr>
        <w:numId w:val="27"/>
      </w:numPr>
      <w:contextualSpacing/>
    </w:pPr>
  </w:style>
  <w:style w:type="paragraph" w:styleId="ListBullet3">
    <w:name w:val="List Bullet 3"/>
    <w:basedOn w:val="Normal"/>
    <w:uiPriority w:val="99"/>
    <w:semiHidden/>
    <w:unhideWhenUsed/>
    <w:rsid w:val="003703FE"/>
    <w:pPr>
      <w:numPr>
        <w:numId w:val="28"/>
      </w:numPr>
      <w:contextualSpacing/>
    </w:pPr>
  </w:style>
  <w:style w:type="paragraph" w:styleId="ListBullet2">
    <w:name w:val="List Bullet 2"/>
    <w:basedOn w:val="Normal"/>
    <w:uiPriority w:val="99"/>
    <w:semiHidden/>
    <w:unhideWhenUsed/>
    <w:rsid w:val="003703FE"/>
    <w:pPr>
      <w:numPr>
        <w:numId w:val="29"/>
      </w:numPr>
      <w:contextualSpacing/>
    </w:pPr>
  </w:style>
  <w:style w:type="paragraph" w:styleId="List5">
    <w:name w:val="List 5"/>
    <w:basedOn w:val="Normal"/>
    <w:uiPriority w:val="99"/>
    <w:semiHidden/>
    <w:unhideWhenUsed/>
    <w:rsid w:val="003703FE"/>
    <w:pPr>
      <w:ind w:left="1800" w:hanging="360"/>
      <w:contextualSpacing/>
    </w:pPr>
  </w:style>
  <w:style w:type="paragraph" w:styleId="List4">
    <w:name w:val="List 4"/>
    <w:basedOn w:val="Normal"/>
    <w:uiPriority w:val="99"/>
    <w:semiHidden/>
    <w:unhideWhenUsed/>
    <w:rsid w:val="003703FE"/>
    <w:pPr>
      <w:ind w:left="1440" w:hanging="360"/>
      <w:contextualSpacing/>
    </w:pPr>
  </w:style>
  <w:style w:type="paragraph" w:styleId="List3">
    <w:name w:val="List 3"/>
    <w:basedOn w:val="Normal"/>
    <w:uiPriority w:val="99"/>
    <w:semiHidden/>
    <w:unhideWhenUsed/>
    <w:rsid w:val="003703FE"/>
    <w:pPr>
      <w:ind w:left="1080" w:hanging="360"/>
      <w:contextualSpacing/>
    </w:pPr>
  </w:style>
  <w:style w:type="paragraph" w:styleId="List2">
    <w:name w:val="List 2"/>
    <w:basedOn w:val="Normal"/>
    <w:uiPriority w:val="99"/>
    <w:semiHidden/>
    <w:unhideWhenUsed/>
    <w:rsid w:val="003703FE"/>
    <w:pPr>
      <w:ind w:left="720" w:hanging="360"/>
      <w:contextualSpacing/>
    </w:pPr>
  </w:style>
  <w:style w:type="paragraph" w:styleId="ListNumber">
    <w:name w:val="List Number"/>
    <w:basedOn w:val="Normal"/>
    <w:uiPriority w:val="99"/>
    <w:semiHidden/>
    <w:unhideWhenUsed/>
    <w:rsid w:val="003703FE"/>
    <w:pPr>
      <w:numPr>
        <w:numId w:val="30"/>
      </w:numPr>
      <w:contextualSpacing/>
    </w:pPr>
  </w:style>
  <w:style w:type="paragraph" w:styleId="ListBullet">
    <w:name w:val="List Bullet"/>
    <w:basedOn w:val="Normal"/>
    <w:uiPriority w:val="99"/>
    <w:semiHidden/>
    <w:unhideWhenUsed/>
    <w:rsid w:val="003703FE"/>
    <w:pPr>
      <w:numPr>
        <w:numId w:val="31"/>
      </w:numPr>
      <w:contextualSpacing/>
    </w:pPr>
  </w:style>
  <w:style w:type="paragraph" w:styleId="List">
    <w:name w:val="List"/>
    <w:basedOn w:val="Normal"/>
    <w:uiPriority w:val="99"/>
    <w:semiHidden/>
    <w:unhideWhenUsed/>
    <w:rsid w:val="003703FE"/>
    <w:pPr>
      <w:ind w:left="360" w:hanging="360"/>
      <w:contextualSpacing/>
    </w:pPr>
  </w:style>
  <w:style w:type="paragraph" w:styleId="TOAHeading">
    <w:name w:val="toa heading"/>
    <w:basedOn w:val="Normal"/>
    <w:next w:val="Normal"/>
    <w:uiPriority w:val="99"/>
    <w:semiHidden/>
    <w:unhideWhenUsed/>
    <w:rsid w:val="003703FE"/>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3703FE"/>
    <w:pPr>
      <w:tabs>
        <w:tab w:val="left" w:pos="480"/>
        <w:tab w:val="left" w:pos="960"/>
        <w:tab w:val="left" w:pos="1440"/>
        <w:tab w:val="left" w:pos="1920"/>
        <w:tab w:val="left" w:pos="2400"/>
        <w:tab w:val="left" w:pos="2880"/>
        <w:tab w:val="left" w:pos="3360"/>
        <w:tab w:val="left" w:pos="3840"/>
        <w:tab w:val="left" w:pos="4320"/>
      </w:tabs>
      <w:bidi/>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3703FE"/>
    <w:rPr>
      <w:rFonts w:ascii="Consolas" w:hAnsi="Consolas"/>
      <w:sz w:val="20"/>
      <w:szCs w:val="20"/>
    </w:rPr>
  </w:style>
  <w:style w:type="paragraph" w:styleId="TableofAuthorities">
    <w:name w:val="table of authorities"/>
    <w:basedOn w:val="Normal"/>
    <w:next w:val="Normal"/>
    <w:uiPriority w:val="99"/>
    <w:semiHidden/>
    <w:unhideWhenUsed/>
    <w:rsid w:val="003703FE"/>
    <w:pPr>
      <w:spacing w:after="0"/>
      <w:ind w:left="220" w:hanging="220"/>
    </w:pPr>
  </w:style>
  <w:style w:type="character" w:styleId="PageNumber">
    <w:name w:val="page number"/>
    <w:basedOn w:val="DefaultParagraphFont"/>
    <w:uiPriority w:val="99"/>
    <w:semiHidden/>
    <w:unhideWhenUsed/>
    <w:rsid w:val="003703FE"/>
  </w:style>
  <w:style w:type="character" w:styleId="LineNumber">
    <w:name w:val="line number"/>
    <w:basedOn w:val="DefaultParagraphFont"/>
    <w:uiPriority w:val="99"/>
    <w:semiHidden/>
    <w:unhideWhenUsed/>
    <w:rsid w:val="003703FE"/>
  </w:style>
  <w:style w:type="paragraph" w:styleId="EnvelopeReturn">
    <w:name w:val="envelope return"/>
    <w:basedOn w:val="Normal"/>
    <w:uiPriority w:val="99"/>
    <w:semiHidden/>
    <w:unhideWhenUsed/>
    <w:rsid w:val="003703FE"/>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3703FE"/>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3703FE"/>
    <w:pPr>
      <w:spacing w:after="0"/>
    </w:pPr>
  </w:style>
  <w:style w:type="paragraph" w:styleId="Index1">
    <w:name w:val="index 1"/>
    <w:basedOn w:val="Normal"/>
    <w:next w:val="Normal"/>
    <w:autoRedefine/>
    <w:uiPriority w:val="99"/>
    <w:semiHidden/>
    <w:unhideWhenUsed/>
    <w:rsid w:val="003703FE"/>
    <w:pPr>
      <w:spacing w:after="0" w:line="240" w:lineRule="auto"/>
      <w:ind w:left="220" w:hanging="220"/>
    </w:pPr>
  </w:style>
  <w:style w:type="paragraph" w:styleId="IndexHeading">
    <w:name w:val="index heading"/>
    <w:basedOn w:val="Normal"/>
    <w:next w:val="Index1"/>
    <w:uiPriority w:val="99"/>
    <w:semiHidden/>
    <w:unhideWhenUsed/>
    <w:rsid w:val="003703FE"/>
    <w:rPr>
      <w:rFonts w:asciiTheme="majorHAnsi" w:eastAsiaTheme="majorEastAsia" w:hAnsiTheme="majorHAnsi" w:cstheme="majorBidi"/>
      <w:b/>
      <w:bCs/>
    </w:rPr>
  </w:style>
  <w:style w:type="paragraph" w:styleId="NormalIndent">
    <w:name w:val="Normal Indent"/>
    <w:basedOn w:val="Normal"/>
    <w:uiPriority w:val="99"/>
    <w:semiHidden/>
    <w:unhideWhenUsed/>
    <w:rsid w:val="003703FE"/>
    <w:pPr>
      <w:ind w:left="720"/>
    </w:pPr>
  </w:style>
  <w:style w:type="paragraph" w:styleId="TOC9">
    <w:name w:val="toc 9"/>
    <w:basedOn w:val="Normal"/>
    <w:next w:val="Normal"/>
    <w:autoRedefine/>
    <w:uiPriority w:val="39"/>
    <w:semiHidden/>
    <w:unhideWhenUsed/>
    <w:rsid w:val="003703FE"/>
    <w:pPr>
      <w:spacing w:after="100"/>
      <w:ind w:left="1760"/>
    </w:pPr>
  </w:style>
  <w:style w:type="paragraph" w:styleId="TOC8">
    <w:name w:val="toc 8"/>
    <w:basedOn w:val="Normal"/>
    <w:next w:val="Normal"/>
    <w:autoRedefine/>
    <w:uiPriority w:val="39"/>
    <w:semiHidden/>
    <w:unhideWhenUsed/>
    <w:rsid w:val="003703FE"/>
    <w:pPr>
      <w:spacing w:after="100"/>
      <w:ind w:left="1540"/>
    </w:pPr>
  </w:style>
  <w:style w:type="paragraph" w:styleId="TOC7">
    <w:name w:val="toc 7"/>
    <w:basedOn w:val="Normal"/>
    <w:next w:val="Normal"/>
    <w:autoRedefine/>
    <w:uiPriority w:val="39"/>
    <w:semiHidden/>
    <w:unhideWhenUsed/>
    <w:rsid w:val="003703FE"/>
    <w:pPr>
      <w:spacing w:after="100"/>
      <w:ind w:left="1320"/>
    </w:pPr>
  </w:style>
  <w:style w:type="paragraph" w:styleId="TOC6">
    <w:name w:val="toc 6"/>
    <w:basedOn w:val="Normal"/>
    <w:next w:val="Normal"/>
    <w:autoRedefine/>
    <w:uiPriority w:val="39"/>
    <w:semiHidden/>
    <w:unhideWhenUsed/>
    <w:rsid w:val="003703FE"/>
    <w:pPr>
      <w:spacing w:after="100"/>
      <w:ind w:left="1100"/>
    </w:pPr>
  </w:style>
  <w:style w:type="paragraph" w:styleId="TOC5">
    <w:name w:val="toc 5"/>
    <w:basedOn w:val="Normal"/>
    <w:next w:val="Normal"/>
    <w:autoRedefine/>
    <w:uiPriority w:val="39"/>
    <w:semiHidden/>
    <w:unhideWhenUsed/>
    <w:rsid w:val="003703FE"/>
    <w:pPr>
      <w:spacing w:after="100"/>
      <w:ind w:left="880"/>
    </w:pPr>
  </w:style>
  <w:style w:type="paragraph" w:styleId="TOC4">
    <w:name w:val="toc 4"/>
    <w:basedOn w:val="Normal"/>
    <w:next w:val="Normal"/>
    <w:autoRedefine/>
    <w:uiPriority w:val="39"/>
    <w:semiHidden/>
    <w:unhideWhenUsed/>
    <w:rsid w:val="003703FE"/>
    <w:pPr>
      <w:spacing w:after="100"/>
      <w:ind w:left="660"/>
    </w:pPr>
  </w:style>
  <w:style w:type="paragraph" w:styleId="TOC3">
    <w:name w:val="toc 3"/>
    <w:basedOn w:val="Normal"/>
    <w:next w:val="Normal"/>
    <w:autoRedefine/>
    <w:uiPriority w:val="39"/>
    <w:semiHidden/>
    <w:unhideWhenUsed/>
    <w:rsid w:val="003703FE"/>
    <w:pPr>
      <w:spacing w:after="100"/>
      <w:ind w:left="440"/>
    </w:pPr>
  </w:style>
  <w:style w:type="paragraph" w:styleId="TOC2">
    <w:name w:val="toc 2"/>
    <w:basedOn w:val="Normal"/>
    <w:next w:val="Normal"/>
    <w:autoRedefine/>
    <w:uiPriority w:val="39"/>
    <w:semiHidden/>
    <w:unhideWhenUsed/>
    <w:rsid w:val="003703FE"/>
    <w:pPr>
      <w:spacing w:after="100"/>
      <w:ind w:left="220"/>
    </w:pPr>
  </w:style>
  <w:style w:type="paragraph" w:styleId="TOC1">
    <w:name w:val="toc 1"/>
    <w:basedOn w:val="Normal"/>
    <w:next w:val="Normal"/>
    <w:autoRedefine/>
    <w:uiPriority w:val="39"/>
    <w:semiHidden/>
    <w:unhideWhenUsed/>
    <w:rsid w:val="003703FE"/>
    <w:pPr>
      <w:spacing w:after="100"/>
    </w:pPr>
  </w:style>
  <w:style w:type="paragraph" w:styleId="Index9">
    <w:name w:val="index 9"/>
    <w:basedOn w:val="Normal"/>
    <w:next w:val="Normal"/>
    <w:autoRedefine/>
    <w:uiPriority w:val="99"/>
    <w:semiHidden/>
    <w:unhideWhenUsed/>
    <w:rsid w:val="003703FE"/>
    <w:pPr>
      <w:spacing w:after="0" w:line="240" w:lineRule="auto"/>
      <w:ind w:left="1980" w:hanging="220"/>
    </w:pPr>
  </w:style>
  <w:style w:type="paragraph" w:styleId="Index8">
    <w:name w:val="index 8"/>
    <w:basedOn w:val="Normal"/>
    <w:next w:val="Normal"/>
    <w:autoRedefine/>
    <w:uiPriority w:val="99"/>
    <w:semiHidden/>
    <w:unhideWhenUsed/>
    <w:rsid w:val="003703FE"/>
    <w:pPr>
      <w:spacing w:after="0" w:line="240" w:lineRule="auto"/>
      <w:ind w:left="1760" w:hanging="220"/>
    </w:pPr>
  </w:style>
  <w:style w:type="paragraph" w:styleId="Index7">
    <w:name w:val="index 7"/>
    <w:basedOn w:val="Normal"/>
    <w:next w:val="Normal"/>
    <w:autoRedefine/>
    <w:uiPriority w:val="99"/>
    <w:semiHidden/>
    <w:unhideWhenUsed/>
    <w:rsid w:val="003703FE"/>
    <w:pPr>
      <w:spacing w:after="0" w:line="240" w:lineRule="auto"/>
      <w:ind w:left="1540" w:hanging="220"/>
    </w:pPr>
  </w:style>
  <w:style w:type="paragraph" w:styleId="Index6">
    <w:name w:val="index 6"/>
    <w:basedOn w:val="Normal"/>
    <w:next w:val="Normal"/>
    <w:autoRedefine/>
    <w:uiPriority w:val="99"/>
    <w:semiHidden/>
    <w:unhideWhenUsed/>
    <w:rsid w:val="003703FE"/>
    <w:pPr>
      <w:spacing w:after="0" w:line="240" w:lineRule="auto"/>
      <w:ind w:left="1320" w:hanging="220"/>
    </w:pPr>
  </w:style>
  <w:style w:type="paragraph" w:styleId="Index5">
    <w:name w:val="index 5"/>
    <w:basedOn w:val="Normal"/>
    <w:next w:val="Normal"/>
    <w:autoRedefine/>
    <w:uiPriority w:val="99"/>
    <w:semiHidden/>
    <w:unhideWhenUsed/>
    <w:rsid w:val="003703FE"/>
    <w:pPr>
      <w:spacing w:after="0" w:line="240" w:lineRule="auto"/>
      <w:ind w:left="1100" w:hanging="220"/>
    </w:pPr>
  </w:style>
  <w:style w:type="paragraph" w:styleId="Index4">
    <w:name w:val="index 4"/>
    <w:basedOn w:val="Normal"/>
    <w:next w:val="Normal"/>
    <w:autoRedefine/>
    <w:uiPriority w:val="99"/>
    <w:semiHidden/>
    <w:unhideWhenUsed/>
    <w:rsid w:val="003703FE"/>
    <w:pPr>
      <w:spacing w:after="0" w:line="240" w:lineRule="auto"/>
      <w:ind w:left="880" w:hanging="220"/>
    </w:pPr>
  </w:style>
  <w:style w:type="paragraph" w:styleId="Index3">
    <w:name w:val="index 3"/>
    <w:basedOn w:val="Normal"/>
    <w:next w:val="Normal"/>
    <w:autoRedefine/>
    <w:uiPriority w:val="99"/>
    <w:semiHidden/>
    <w:unhideWhenUsed/>
    <w:rsid w:val="003703FE"/>
    <w:pPr>
      <w:spacing w:after="0" w:line="240" w:lineRule="auto"/>
      <w:ind w:left="660" w:hanging="220"/>
    </w:pPr>
  </w:style>
  <w:style w:type="paragraph" w:styleId="Index2">
    <w:name w:val="index 2"/>
    <w:basedOn w:val="Normal"/>
    <w:next w:val="Normal"/>
    <w:autoRedefine/>
    <w:uiPriority w:val="99"/>
    <w:semiHidden/>
    <w:unhideWhenUsed/>
    <w:rsid w:val="003703FE"/>
    <w:pPr>
      <w:spacing w:after="0" w:line="240" w:lineRule="auto"/>
      <w:ind w:left="440" w:hanging="220"/>
    </w:pPr>
  </w:style>
  <w:style w:type="paragraph" w:customStyle="1" w:styleId="Title-main">
    <w:name w:val="Title-main"/>
    <w:basedOn w:val="Normal"/>
    <w:link w:val="Title-mainChar"/>
    <w:qFormat/>
    <w:rsid w:val="00281B59"/>
    <w:pPr>
      <w:tabs>
        <w:tab w:val="left" w:pos="0"/>
      </w:tabs>
      <w:bidi w:val="0"/>
      <w:spacing w:before="160" w:line="240" w:lineRule="auto"/>
    </w:pPr>
    <w:rPr>
      <w:rFonts w:asciiTheme="majorBidi" w:hAnsiTheme="majorBidi" w:cstheme="majorBidi"/>
      <w:b/>
      <w:bCs/>
      <w:sz w:val="32"/>
      <w:szCs w:val="32"/>
    </w:rPr>
  </w:style>
  <w:style w:type="character" w:customStyle="1" w:styleId="Title-mainChar">
    <w:name w:val="Title-main Char"/>
    <w:basedOn w:val="DefaultParagraphFont"/>
    <w:link w:val="Title-main"/>
    <w:rsid w:val="00281B59"/>
    <w:rPr>
      <w:rFonts w:asciiTheme="majorBidi" w:hAnsiTheme="majorBidi" w:cstheme="majorBidi"/>
      <w:b/>
      <w:bCs/>
      <w:sz w:val="32"/>
      <w:szCs w:val="32"/>
    </w:rPr>
  </w:style>
  <w:style w:type="character" w:customStyle="1" w:styleId="c-pjlv">
    <w:name w:val="c-pjlv"/>
    <w:basedOn w:val="DefaultParagraphFont"/>
    <w:rsid w:val="00AA0E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9069">
      <w:bodyDiv w:val="1"/>
      <w:marLeft w:val="0"/>
      <w:marRight w:val="0"/>
      <w:marTop w:val="0"/>
      <w:marBottom w:val="0"/>
      <w:divBdr>
        <w:top w:val="none" w:sz="0" w:space="0" w:color="auto"/>
        <w:left w:val="none" w:sz="0" w:space="0" w:color="auto"/>
        <w:bottom w:val="none" w:sz="0" w:space="0" w:color="auto"/>
        <w:right w:val="none" w:sz="0" w:space="0" w:color="auto"/>
      </w:divBdr>
    </w:div>
    <w:div w:id="84421240">
      <w:bodyDiv w:val="1"/>
      <w:marLeft w:val="0"/>
      <w:marRight w:val="0"/>
      <w:marTop w:val="0"/>
      <w:marBottom w:val="0"/>
      <w:divBdr>
        <w:top w:val="none" w:sz="0" w:space="0" w:color="auto"/>
        <w:left w:val="none" w:sz="0" w:space="0" w:color="auto"/>
        <w:bottom w:val="none" w:sz="0" w:space="0" w:color="auto"/>
        <w:right w:val="none" w:sz="0" w:space="0" w:color="auto"/>
      </w:divBdr>
    </w:div>
    <w:div w:id="120730465">
      <w:bodyDiv w:val="1"/>
      <w:marLeft w:val="0"/>
      <w:marRight w:val="0"/>
      <w:marTop w:val="0"/>
      <w:marBottom w:val="0"/>
      <w:divBdr>
        <w:top w:val="none" w:sz="0" w:space="0" w:color="auto"/>
        <w:left w:val="none" w:sz="0" w:space="0" w:color="auto"/>
        <w:bottom w:val="none" w:sz="0" w:space="0" w:color="auto"/>
        <w:right w:val="none" w:sz="0" w:space="0" w:color="auto"/>
      </w:divBdr>
    </w:div>
    <w:div w:id="174347201">
      <w:bodyDiv w:val="1"/>
      <w:marLeft w:val="0"/>
      <w:marRight w:val="0"/>
      <w:marTop w:val="0"/>
      <w:marBottom w:val="0"/>
      <w:divBdr>
        <w:top w:val="none" w:sz="0" w:space="0" w:color="auto"/>
        <w:left w:val="none" w:sz="0" w:space="0" w:color="auto"/>
        <w:bottom w:val="none" w:sz="0" w:space="0" w:color="auto"/>
        <w:right w:val="none" w:sz="0" w:space="0" w:color="auto"/>
      </w:divBdr>
    </w:div>
    <w:div w:id="199707066">
      <w:bodyDiv w:val="1"/>
      <w:marLeft w:val="0"/>
      <w:marRight w:val="0"/>
      <w:marTop w:val="0"/>
      <w:marBottom w:val="0"/>
      <w:divBdr>
        <w:top w:val="none" w:sz="0" w:space="0" w:color="auto"/>
        <w:left w:val="none" w:sz="0" w:space="0" w:color="auto"/>
        <w:bottom w:val="none" w:sz="0" w:space="0" w:color="auto"/>
        <w:right w:val="none" w:sz="0" w:space="0" w:color="auto"/>
      </w:divBdr>
    </w:div>
    <w:div w:id="201212911">
      <w:bodyDiv w:val="1"/>
      <w:marLeft w:val="0"/>
      <w:marRight w:val="0"/>
      <w:marTop w:val="0"/>
      <w:marBottom w:val="0"/>
      <w:divBdr>
        <w:top w:val="none" w:sz="0" w:space="0" w:color="auto"/>
        <w:left w:val="none" w:sz="0" w:space="0" w:color="auto"/>
        <w:bottom w:val="none" w:sz="0" w:space="0" w:color="auto"/>
        <w:right w:val="none" w:sz="0" w:space="0" w:color="auto"/>
      </w:divBdr>
    </w:div>
    <w:div w:id="210504153">
      <w:bodyDiv w:val="1"/>
      <w:marLeft w:val="0"/>
      <w:marRight w:val="0"/>
      <w:marTop w:val="0"/>
      <w:marBottom w:val="0"/>
      <w:divBdr>
        <w:top w:val="none" w:sz="0" w:space="0" w:color="auto"/>
        <w:left w:val="none" w:sz="0" w:space="0" w:color="auto"/>
        <w:bottom w:val="none" w:sz="0" w:space="0" w:color="auto"/>
        <w:right w:val="none" w:sz="0" w:space="0" w:color="auto"/>
      </w:divBdr>
    </w:div>
    <w:div w:id="244460686">
      <w:bodyDiv w:val="1"/>
      <w:marLeft w:val="0"/>
      <w:marRight w:val="0"/>
      <w:marTop w:val="0"/>
      <w:marBottom w:val="0"/>
      <w:divBdr>
        <w:top w:val="none" w:sz="0" w:space="0" w:color="auto"/>
        <w:left w:val="none" w:sz="0" w:space="0" w:color="auto"/>
        <w:bottom w:val="none" w:sz="0" w:space="0" w:color="auto"/>
        <w:right w:val="none" w:sz="0" w:space="0" w:color="auto"/>
      </w:divBdr>
    </w:div>
    <w:div w:id="537789248">
      <w:bodyDiv w:val="1"/>
      <w:marLeft w:val="0"/>
      <w:marRight w:val="0"/>
      <w:marTop w:val="0"/>
      <w:marBottom w:val="0"/>
      <w:divBdr>
        <w:top w:val="none" w:sz="0" w:space="0" w:color="auto"/>
        <w:left w:val="none" w:sz="0" w:space="0" w:color="auto"/>
        <w:bottom w:val="none" w:sz="0" w:space="0" w:color="auto"/>
        <w:right w:val="none" w:sz="0" w:space="0" w:color="auto"/>
      </w:divBdr>
    </w:div>
    <w:div w:id="633758281">
      <w:bodyDiv w:val="1"/>
      <w:marLeft w:val="0"/>
      <w:marRight w:val="0"/>
      <w:marTop w:val="0"/>
      <w:marBottom w:val="0"/>
      <w:divBdr>
        <w:top w:val="none" w:sz="0" w:space="0" w:color="auto"/>
        <w:left w:val="none" w:sz="0" w:space="0" w:color="auto"/>
        <w:bottom w:val="none" w:sz="0" w:space="0" w:color="auto"/>
        <w:right w:val="none" w:sz="0" w:space="0" w:color="auto"/>
      </w:divBdr>
    </w:div>
    <w:div w:id="727612344">
      <w:bodyDiv w:val="1"/>
      <w:marLeft w:val="0"/>
      <w:marRight w:val="0"/>
      <w:marTop w:val="0"/>
      <w:marBottom w:val="0"/>
      <w:divBdr>
        <w:top w:val="none" w:sz="0" w:space="0" w:color="auto"/>
        <w:left w:val="none" w:sz="0" w:space="0" w:color="auto"/>
        <w:bottom w:val="none" w:sz="0" w:space="0" w:color="auto"/>
        <w:right w:val="none" w:sz="0" w:space="0" w:color="auto"/>
      </w:divBdr>
    </w:div>
    <w:div w:id="867064432">
      <w:bodyDiv w:val="1"/>
      <w:marLeft w:val="0"/>
      <w:marRight w:val="0"/>
      <w:marTop w:val="0"/>
      <w:marBottom w:val="0"/>
      <w:divBdr>
        <w:top w:val="none" w:sz="0" w:space="0" w:color="auto"/>
        <w:left w:val="none" w:sz="0" w:space="0" w:color="auto"/>
        <w:bottom w:val="none" w:sz="0" w:space="0" w:color="auto"/>
        <w:right w:val="none" w:sz="0" w:space="0" w:color="auto"/>
      </w:divBdr>
    </w:div>
    <w:div w:id="1012300644">
      <w:bodyDiv w:val="1"/>
      <w:marLeft w:val="0"/>
      <w:marRight w:val="0"/>
      <w:marTop w:val="0"/>
      <w:marBottom w:val="0"/>
      <w:divBdr>
        <w:top w:val="none" w:sz="0" w:space="0" w:color="auto"/>
        <w:left w:val="none" w:sz="0" w:space="0" w:color="auto"/>
        <w:bottom w:val="none" w:sz="0" w:space="0" w:color="auto"/>
        <w:right w:val="none" w:sz="0" w:space="0" w:color="auto"/>
      </w:divBdr>
    </w:div>
    <w:div w:id="1069155668">
      <w:bodyDiv w:val="1"/>
      <w:marLeft w:val="0"/>
      <w:marRight w:val="0"/>
      <w:marTop w:val="0"/>
      <w:marBottom w:val="0"/>
      <w:divBdr>
        <w:top w:val="none" w:sz="0" w:space="0" w:color="auto"/>
        <w:left w:val="none" w:sz="0" w:space="0" w:color="auto"/>
        <w:bottom w:val="none" w:sz="0" w:space="0" w:color="auto"/>
        <w:right w:val="none" w:sz="0" w:space="0" w:color="auto"/>
      </w:divBdr>
    </w:div>
    <w:div w:id="1073743117">
      <w:bodyDiv w:val="1"/>
      <w:marLeft w:val="0"/>
      <w:marRight w:val="0"/>
      <w:marTop w:val="0"/>
      <w:marBottom w:val="0"/>
      <w:divBdr>
        <w:top w:val="none" w:sz="0" w:space="0" w:color="auto"/>
        <w:left w:val="none" w:sz="0" w:space="0" w:color="auto"/>
        <w:bottom w:val="none" w:sz="0" w:space="0" w:color="auto"/>
        <w:right w:val="none" w:sz="0" w:space="0" w:color="auto"/>
      </w:divBdr>
    </w:div>
    <w:div w:id="1108500069">
      <w:bodyDiv w:val="1"/>
      <w:marLeft w:val="0"/>
      <w:marRight w:val="0"/>
      <w:marTop w:val="0"/>
      <w:marBottom w:val="0"/>
      <w:divBdr>
        <w:top w:val="none" w:sz="0" w:space="0" w:color="auto"/>
        <w:left w:val="none" w:sz="0" w:space="0" w:color="auto"/>
        <w:bottom w:val="none" w:sz="0" w:space="0" w:color="auto"/>
        <w:right w:val="none" w:sz="0" w:space="0" w:color="auto"/>
      </w:divBdr>
    </w:div>
    <w:div w:id="1187593933">
      <w:bodyDiv w:val="1"/>
      <w:marLeft w:val="0"/>
      <w:marRight w:val="0"/>
      <w:marTop w:val="0"/>
      <w:marBottom w:val="0"/>
      <w:divBdr>
        <w:top w:val="none" w:sz="0" w:space="0" w:color="auto"/>
        <w:left w:val="none" w:sz="0" w:space="0" w:color="auto"/>
        <w:bottom w:val="none" w:sz="0" w:space="0" w:color="auto"/>
        <w:right w:val="none" w:sz="0" w:space="0" w:color="auto"/>
      </w:divBdr>
    </w:div>
    <w:div w:id="1198540857">
      <w:bodyDiv w:val="1"/>
      <w:marLeft w:val="0"/>
      <w:marRight w:val="0"/>
      <w:marTop w:val="0"/>
      <w:marBottom w:val="0"/>
      <w:divBdr>
        <w:top w:val="none" w:sz="0" w:space="0" w:color="auto"/>
        <w:left w:val="none" w:sz="0" w:space="0" w:color="auto"/>
        <w:bottom w:val="none" w:sz="0" w:space="0" w:color="auto"/>
        <w:right w:val="none" w:sz="0" w:space="0" w:color="auto"/>
      </w:divBdr>
    </w:div>
    <w:div w:id="1239444439">
      <w:bodyDiv w:val="1"/>
      <w:marLeft w:val="0"/>
      <w:marRight w:val="0"/>
      <w:marTop w:val="0"/>
      <w:marBottom w:val="0"/>
      <w:divBdr>
        <w:top w:val="none" w:sz="0" w:space="0" w:color="auto"/>
        <w:left w:val="none" w:sz="0" w:space="0" w:color="auto"/>
        <w:bottom w:val="none" w:sz="0" w:space="0" w:color="auto"/>
        <w:right w:val="none" w:sz="0" w:space="0" w:color="auto"/>
      </w:divBdr>
    </w:div>
    <w:div w:id="1259556798">
      <w:bodyDiv w:val="1"/>
      <w:marLeft w:val="0"/>
      <w:marRight w:val="0"/>
      <w:marTop w:val="0"/>
      <w:marBottom w:val="0"/>
      <w:divBdr>
        <w:top w:val="none" w:sz="0" w:space="0" w:color="auto"/>
        <w:left w:val="none" w:sz="0" w:space="0" w:color="auto"/>
        <w:bottom w:val="none" w:sz="0" w:space="0" w:color="auto"/>
        <w:right w:val="none" w:sz="0" w:space="0" w:color="auto"/>
      </w:divBdr>
    </w:div>
    <w:div w:id="1349987087">
      <w:bodyDiv w:val="1"/>
      <w:marLeft w:val="0"/>
      <w:marRight w:val="0"/>
      <w:marTop w:val="0"/>
      <w:marBottom w:val="0"/>
      <w:divBdr>
        <w:top w:val="none" w:sz="0" w:space="0" w:color="auto"/>
        <w:left w:val="none" w:sz="0" w:space="0" w:color="auto"/>
        <w:bottom w:val="none" w:sz="0" w:space="0" w:color="auto"/>
        <w:right w:val="none" w:sz="0" w:space="0" w:color="auto"/>
      </w:divBdr>
    </w:div>
    <w:div w:id="1359744043">
      <w:bodyDiv w:val="1"/>
      <w:marLeft w:val="0"/>
      <w:marRight w:val="0"/>
      <w:marTop w:val="0"/>
      <w:marBottom w:val="0"/>
      <w:divBdr>
        <w:top w:val="none" w:sz="0" w:space="0" w:color="auto"/>
        <w:left w:val="none" w:sz="0" w:space="0" w:color="auto"/>
        <w:bottom w:val="none" w:sz="0" w:space="0" w:color="auto"/>
        <w:right w:val="none" w:sz="0" w:space="0" w:color="auto"/>
      </w:divBdr>
    </w:div>
    <w:div w:id="1363749978">
      <w:bodyDiv w:val="1"/>
      <w:marLeft w:val="0"/>
      <w:marRight w:val="0"/>
      <w:marTop w:val="0"/>
      <w:marBottom w:val="0"/>
      <w:divBdr>
        <w:top w:val="none" w:sz="0" w:space="0" w:color="auto"/>
        <w:left w:val="none" w:sz="0" w:space="0" w:color="auto"/>
        <w:bottom w:val="none" w:sz="0" w:space="0" w:color="auto"/>
        <w:right w:val="none" w:sz="0" w:space="0" w:color="auto"/>
      </w:divBdr>
    </w:div>
    <w:div w:id="1364670867">
      <w:bodyDiv w:val="1"/>
      <w:marLeft w:val="0"/>
      <w:marRight w:val="0"/>
      <w:marTop w:val="0"/>
      <w:marBottom w:val="0"/>
      <w:divBdr>
        <w:top w:val="none" w:sz="0" w:space="0" w:color="auto"/>
        <w:left w:val="none" w:sz="0" w:space="0" w:color="auto"/>
        <w:bottom w:val="none" w:sz="0" w:space="0" w:color="auto"/>
        <w:right w:val="none" w:sz="0" w:space="0" w:color="auto"/>
      </w:divBdr>
    </w:div>
    <w:div w:id="1400135942">
      <w:bodyDiv w:val="1"/>
      <w:marLeft w:val="0"/>
      <w:marRight w:val="0"/>
      <w:marTop w:val="0"/>
      <w:marBottom w:val="0"/>
      <w:divBdr>
        <w:top w:val="none" w:sz="0" w:space="0" w:color="auto"/>
        <w:left w:val="none" w:sz="0" w:space="0" w:color="auto"/>
        <w:bottom w:val="none" w:sz="0" w:space="0" w:color="auto"/>
        <w:right w:val="none" w:sz="0" w:space="0" w:color="auto"/>
      </w:divBdr>
    </w:div>
    <w:div w:id="1530488912">
      <w:bodyDiv w:val="1"/>
      <w:marLeft w:val="0"/>
      <w:marRight w:val="0"/>
      <w:marTop w:val="0"/>
      <w:marBottom w:val="0"/>
      <w:divBdr>
        <w:top w:val="none" w:sz="0" w:space="0" w:color="auto"/>
        <w:left w:val="none" w:sz="0" w:space="0" w:color="auto"/>
        <w:bottom w:val="none" w:sz="0" w:space="0" w:color="auto"/>
        <w:right w:val="none" w:sz="0" w:space="0" w:color="auto"/>
      </w:divBdr>
    </w:div>
    <w:div w:id="1589845138">
      <w:bodyDiv w:val="1"/>
      <w:marLeft w:val="0"/>
      <w:marRight w:val="0"/>
      <w:marTop w:val="0"/>
      <w:marBottom w:val="0"/>
      <w:divBdr>
        <w:top w:val="none" w:sz="0" w:space="0" w:color="auto"/>
        <w:left w:val="none" w:sz="0" w:space="0" w:color="auto"/>
        <w:bottom w:val="none" w:sz="0" w:space="0" w:color="auto"/>
        <w:right w:val="none" w:sz="0" w:space="0" w:color="auto"/>
      </w:divBdr>
    </w:div>
    <w:div w:id="1596981277">
      <w:bodyDiv w:val="1"/>
      <w:marLeft w:val="0"/>
      <w:marRight w:val="0"/>
      <w:marTop w:val="0"/>
      <w:marBottom w:val="0"/>
      <w:divBdr>
        <w:top w:val="none" w:sz="0" w:space="0" w:color="auto"/>
        <w:left w:val="none" w:sz="0" w:space="0" w:color="auto"/>
        <w:bottom w:val="none" w:sz="0" w:space="0" w:color="auto"/>
        <w:right w:val="none" w:sz="0" w:space="0" w:color="auto"/>
      </w:divBdr>
    </w:div>
    <w:div w:id="1615869823">
      <w:bodyDiv w:val="1"/>
      <w:marLeft w:val="0"/>
      <w:marRight w:val="0"/>
      <w:marTop w:val="0"/>
      <w:marBottom w:val="0"/>
      <w:divBdr>
        <w:top w:val="none" w:sz="0" w:space="0" w:color="auto"/>
        <w:left w:val="none" w:sz="0" w:space="0" w:color="auto"/>
        <w:bottom w:val="none" w:sz="0" w:space="0" w:color="auto"/>
        <w:right w:val="none" w:sz="0" w:space="0" w:color="auto"/>
      </w:divBdr>
    </w:div>
    <w:div w:id="1669333147">
      <w:bodyDiv w:val="1"/>
      <w:marLeft w:val="0"/>
      <w:marRight w:val="0"/>
      <w:marTop w:val="0"/>
      <w:marBottom w:val="0"/>
      <w:divBdr>
        <w:top w:val="none" w:sz="0" w:space="0" w:color="auto"/>
        <w:left w:val="none" w:sz="0" w:space="0" w:color="auto"/>
        <w:bottom w:val="none" w:sz="0" w:space="0" w:color="auto"/>
        <w:right w:val="none" w:sz="0" w:space="0" w:color="auto"/>
      </w:divBdr>
    </w:div>
    <w:div w:id="1700740089">
      <w:bodyDiv w:val="1"/>
      <w:marLeft w:val="0"/>
      <w:marRight w:val="0"/>
      <w:marTop w:val="0"/>
      <w:marBottom w:val="0"/>
      <w:divBdr>
        <w:top w:val="none" w:sz="0" w:space="0" w:color="auto"/>
        <w:left w:val="none" w:sz="0" w:space="0" w:color="auto"/>
        <w:bottom w:val="none" w:sz="0" w:space="0" w:color="auto"/>
        <w:right w:val="none" w:sz="0" w:space="0" w:color="auto"/>
      </w:divBdr>
    </w:div>
    <w:div w:id="1925646634">
      <w:bodyDiv w:val="1"/>
      <w:marLeft w:val="0"/>
      <w:marRight w:val="0"/>
      <w:marTop w:val="0"/>
      <w:marBottom w:val="0"/>
      <w:divBdr>
        <w:top w:val="none" w:sz="0" w:space="0" w:color="auto"/>
        <w:left w:val="none" w:sz="0" w:space="0" w:color="auto"/>
        <w:bottom w:val="none" w:sz="0" w:space="0" w:color="auto"/>
        <w:right w:val="none" w:sz="0" w:space="0" w:color="auto"/>
      </w:divBdr>
    </w:div>
    <w:div w:id="1966891318">
      <w:bodyDiv w:val="1"/>
      <w:marLeft w:val="0"/>
      <w:marRight w:val="0"/>
      <w:marTop w:val="0"/>
      <w:marBottom w:val="0"/>
      <w:divBdr>
        <w:top w:val="none" w:sz="0" w:space="0" w:color="auto"/>
        <w:left w:val="none" w:sz="0" w:space="0" w:color="auto"/>
        <w:bottom w:val="none" w:sz="0" w:space="0" w:color="auto"/>
        <w:right w:val="none" w:sz="0" w:space="0" w:color="auto"/>
      </w:divBdr>
    </w:div>
    <w:div w:id="210672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jpe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8.jpeg"/><Relationship Id="rId28"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5.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header" Target="header4.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FC1EFBF-6305-4B97-BB1B-CB433E012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10</Pages>
  <Words>6231</Words>
  <Characters>35519</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ghe</dc:creator>
  <cp:keywords/>
  <dc:description/>
  <cp:lastModifiedBy>AS</cp:lastModifiedBy>
  <cp:revision>57</cp:revision>
  <cp:lastPrinted>2024-07-02T14:01:00Z</cp:lastPrinted>
  <dcterms:created xsi:type="dcterms:W3CDTF">2024-04-28T11:16:00Z</dcterms:created>
  <dcterms:modified xsi:type="dcterms:W3CDTF">2024-07-02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4c63d5-c6c8-3c2c-a746-542282de2af2</vt:lpwstr>
  </property>
  <property fmtid="{D5CDD505-2E9C-101B-9397-08002B2CF9AE}" pid="24" name="Mendeley Citation Style_1">
    <vt:lpwstr>http://www.zotero.org/styles/ieee</vt:lpwstr>
  </property>
  <property fmtid="{D5CDD505-2E9C-101B-9397-08002B2CF9AE}" pid="25" name="CitaviDocumentProperty_0">
    <vt:lpwstr>0d53a68e-fcf9-4e7d-9f10-0b1a77dd096f</vt:lpwstr>
  </property>
  <property fmtid="{D5CDD505-2E9C-101B-9397-08002B2CF9AE}" pid="26" name="CitaviDocumentProperty_25">
    <vt:lpwstr>True</vt:lpwstr>
  </property>
  <property fmtid="{D5CDD505-2E9C-101B-9397-08002B2CF9AE}" pid="27" name="CitaviDocumentProperty_11">
    <vt:lpwstr>Heading 1</vt:lpwstr>
  </property>
  <property fmtid="{D5CDD505-2E9C-101B-9397-08002B2CF9AE}" pid="28" name="CitaviDocumentProperty_12">
    <vt:lpwstr>Normal</vt:lpwstr>
  </property>
  <property fmtid="{D5CDD505-2E9C-101B-9397-08002B2CF9AE}" pid="29" name="CitaviDocumentProperty_16">
    <vt:lpwstr>Subtitle</vt:lpwstr>
  </property>
  <property fmtid="{D5CDD505-2E9C-101B-9397-08002B2CF9AE}" pid="30" name="CitaviDocumentProperty_13">
    <vt:lpwstr>Normal</vt:lpwstr>
  </property>
  <property fmtid="{D5CDD505-2E9C-101B-9397-08002B2CF9AE}" pid="31" name="CitaviDocumentProperty_15">
    <vt:lpwstr>Normal</vt:lpwstr>
  </property>
  <property fmtid="{D5CDD505-2E9C-101B-9397-08002B2CF9AE}" pid="32" name="CitaviDocumentProperty_17">
    <vt:lpwstr>Normal</vt:lpwstr>
  </property>
  <property fmtid="{D5CDD505-2E9C-101B-9397-08002B2CF9AE}" pid="33" name="CitaviDocumentProperty_1">
    <vt:lpwstr>6.8.0.0</vt:lpwstr>
  </property>
  <property fmtid="{D5CDD505-2E9C-101B-9397-08002B2CF9AE}" pid="34" name="CitaviDocumentProperty_8">
    <vt:lpwstr>C:\Users\amsho\Documents\Citavi 6\Pathobiol_Test\Pathobiol_Test.ctv6</vt:lpwstr>
  </property>
  <property fmtid="{D5CDD505-2E9C-101B-9397-08002B2CF9AE}" pid="35" name="CitaviDocumentProperty_7">
    <vt:lpwstr>Pathobiol_Test</vt:lpwstr>
  </property>
</Properties>
</file>